
<file path=[Content_Types].xml><?xml version="1.0" encoding="utf-8"?>
<Types xmlns="http://schemas.openxmlformats.org/package/2006/content-type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36EF25" w14:textId="41677888" w:rsidR="00E164FD" w:rsidRPr="007001D9" w:rsidRDefault="007001D9" w:rsidP="001C444C">
      <w:pPr>
        <w:pStyle w:val="Heading1"/>
        <w:pBdr>
          <w:bottom w:val="single" w:sz="4" w:space="1" w:color="auto"/>
        </w:pBdr>
      </w:pPr>
      <w:bookmarkStart w:id="0" w:name="_Toc177143785"/>
      <w:bookmarkStart w:id="1" w:name="_Ref180692785"/>
      <w:r>
        <w:t>Memorandum</w:t>
      </w:r>
      <w:bookmarkEnd w:id="0"/>
      <w:bookmarkEnd w:id="1"/>
    </w:p>
    <w:p w14:paraId="1B811A3D" w14:textId="18F176D4" w:rsidR="00E164FD" w:rsidRDefault="003C28E4">
      <w:r>
        <w:t xml:space="preserve">To: </w:t>
      </w:r>
      <w:r w:rsidR="00824F88">
        <w:tab/>
      </w:r>
      <w:r w:rsidR="00824F88">
        <w:tab/>
      </w:r>
      <w:r>
        <w:t>Kimberly Lemieux</w:t>
      </w:r>
    </w:p>
    <w:p w14:paraId="31000541" w14:textId="176B2F14" w:rsidR="001B3866" w:rsidRDefault="003C28E4" w:rsidP="00DE05DD">
      <w:r>
        <w:t>CC:</w:t>
      </w:r>
      <w:r w:rsidR="00824F88">
        <w:tab/>
      </w:r>
      <w:r w:rsidR="00824F88">
        <w:tab/>
      </w:r>
      <w:r>
        <w:t xml:space="preserve">ECET Capstone </w:t>
      </w:r>
      <w:r w:rsidR="00424AFC">
        <w:t>Faculty</w:t>
      </w:r>
      <w:r w:rsidR="00B57D02">
        <w:t>,</w:t>
      </w:r>
      <w:r>
        <w:t xml:space="preserve"> Camosun College</w:t>
      </w:r>
      <w:r>
        <w:br/>
        <w:t>From:</w:t>
      </w:r>
      <w:r w:rsidR="00824F88">
        <w:tab/>
      </w:r>
      <w:r w:rsidR="00824F88">
        <w:tab/>
      </w:r>
      <w:r>
        <w:t>Cameron Gillingham</w:t>
      </w:r>
      <w:r w:rsidR="00B57D02">
        <w:t>,</w:t>
      </w:r>
      <w:r>
        <w:t xml:space="preserve"> Tella Osler</w:t>
      </w:r>
      <w:r w:rsidR="00B57D02">
        <w:t>,</w:t>
      </w:r>
      <w:r>
        <w:t xml:space="preserve"> Aaron Huinink</w:t>
      </w:r>
      <w:r>
        <w:br/>
        <w:t xml:space="preserve">Date: </w:t>
      </w:r>
      <w:r w:rsidR="00824F88">
        <w:tab/>
      </w:r>
      <w:r w:rsidR="00824F88">
        <w:tab/>
      </w:r>
      <w:r w:rsidR="00AF0874">
        <w:t xml:space="preserve">October </w:t>
      </w:r>
      <w:r w:rsidR="00D70DED">
        <w:t>25</w:t>
      </w:r>
      <w:r w:rsidR="00AF0874">
        <w:t>, 2024</w:t>
      </w:r>
      <w:r>
        <w:br/>
        <w:t xml:space="preserve">Subject: </w:t>
      </w:r>
      <w:r w:rsidR="00824F88">
        <w:tab/>
      </w:r>
      <w:r w:rsidR="004E2F20">
        <w:t>FLoRa</w:t>
      </w:r>
      <w:r>
        <w:t xml:space="preserve"> Communications Pr</w:t>
      </w:r>
      <w:r w:rsidR="00AF0874">
        <w:t>ogress Report</w:t>
      </w:r>
    </w:p>
    <w:p w14:paraId="22755F78" w14:textId="7ECAD203" w:rsidR="00D53438" w:rsidRDefault="003C28E4" w:rsidP="001B3866">
      <w:pPr>
        <w:pStyle w:val="Heading1"/>
        <w:pBdr>
          <w:bottom w:val="single" w:sz="4" w:space="0" w:color="auto"/>
        </w:pBdr>
      </w:pPr>
      <w:r w:rsidRPr="007001D9">
        <w:t>Summary</w:t>
      </w:r>
    </w:p>
    <w:p w14:paraId="2C4E4993" w14:textId="77CE24ED" w:rsidR="32A43B48" w:rsidRDefault="00F0E22C" w:rsidP="42A61DC8">
      <w:r>
        <w:t xml:space="preserve">Momentum is building </w:t>
      </w:r>
      <w:r w:rsidR="503670E1">
        <w:t xml:space="preserve">here </w:t>
      </w:r>
      <w:r w:rsidR="6D55F250">
        <w:t>at</w:t>
      </w:r>
      <w:r>
        <w:t xml:space="preserve"> FLoRa comms. </w:t>
      </w:r>
      <w:r w:rsidR="00800D4F">
        <w:t>Our prototype, Petal Radio</w:t>
      </w:r>
      <w:r w:rsidR="77A2CAD9">
        <w:t xml:space="preserve"> </w:t>
      </w:r>
      <w:r w:rsidR="2CD8BB8C">
        <w:t>v</w:t>
      </w:r>
      <w:r w:rsidR="77A2CAD9">
        <w:t>0.0</w:t>
      </w:r>
      <w:r w:rsidR="00800D4F">
        <w:t>,</w:t>
      </w:r>
      <w:r w:rsidR="76355A09">
        <w:t xml:space="preserve"> </w:t>
      </w:r>
      <w:r w:rsidR="00800D4F">
        <w:t>arrived from the manufacturer on October 22</w:t>
      </w:r>
      <w:r w:rsidR="00800D4F" w:rsidRPr="00800D4F">
        <w:rPr>
          <w:vertAlign w:val="superscript"/>
        </w:rPr>
        <w:t>nd</w:t>
      </w:r>
      <w:r w:rsidR="00800D4F">
        <w:t>,</w:t>
      </w:r>
      <w:r w:rsidR="001F39A8">
        <w:t xml:space="preserve"> and the AVAlink software and firmware </w:t>
      </w:r>
      <w:r w:rsidR="00034307">
        <w:t>development is progressing as expected.</w:t>
      </w:r>
      <w:r w:rsidR="00602F48">
        <w:t xml:space="preserve"> </w:t>
      </w:r>
      <w:r w:rsidR="336385DE">
        <w:t>We are proud of our progress and can’t wait to showcase our protype at the</w:t>
      </w:r>
      <w:r w:rsidR="13C69535">
        <w:t xml:space="preserve"> </w:t>
      </w:r>
      <w:r w:rsidR="00A6451B">
        <w:t>C</w:t>
      </w:r>
      <w:r w:rsidR="13C69535">
        <w:t xml:space="preserve">apstone </w:t>
      </w:r>
      <w:r w:rsidR="00A6451B">
        <w:t>S</w:t>
      </w:r>
      <w:r w:rsidR="13C69535">
        <w:t xml:space="preserve">ymposium </w:t>
      </w:r>
      <w:r w:rsidR="005862B9">
        <w:t xml:space="preserve">on </w:t>
      </w:r>
      <w:r w:rsidR="4A008841">
        <w:t>December 13</w:t>
      </w:r>
      <w:r w:rsidR="4A008841" w:rsidRPr="42C43585">
        <w:rPr>
          <w:vertAlign w:val="superscript"/>
        </w:rPr>
        <w:t>th</w:t>
      </w:r>
      <w:r w:rsidR="4A008841">
        <w:t xml:space="preserve">. </w:t>
      </w:r>
    </w:p>
    <w:p w14:paraId="47D2A07C" w14:textId="43E6F30A" w:rsidR="00E84DFD" w:rsidRDefault="3B2922CC" w:rsidP="2E7FFBFB">
      <w:pPr>
        <w:pStyle w:val="Heading1"/>
        <w:pBdr>
          <w:bottom w:val="single" w:sz="4" w:space="4" w:color="000000"/>
        </w:pBdr>
        <w:spacing w:line="259" w:lineRule="auto"/>
      </w:pPr>
      <w:r>
        <w:t xml:space="preserve">OUR </w:t>
      </w:r>
      <w:r w:rsidR="402E4374">
        <w:t>Vision</w:t>
      </w:r>
    </w:p>
    <w:p w14:paraId="2A4E98DD" w14:textId="303C18E0" w:rsidR="008C297A" w:rsidRDefault="0E4A41B6" w:rsidP="00E84DFD">
      <w:r>
        <w:t xml:space="preserve">FLoRa aims to provide an </w:t>
      </w:r>
      <w:r w:rsidR="00061496">
        <w:t xml:space="preserve">affordable </w:t>
      </w:r>
      <w:r w:rsidR="009B18A8">
        <w:t xml:space="preserve">safety </w:t>
      </w:r>
      <w:r w:rsidR="00061496">
        <w:t>communication</w:t>
      </w:r>
      <w:r w:rsidR="00D6274F">
        <w:t>s system</w:t>
      </w:r>
      <w:r w:rsidR="00AE4F3C">
        <w:t xml:space="preserve"> outside of cell service</w:t>
      </w:r>
      <w:r w:rsidR="004129A2">
        <w:t xml:space="preserve"> </w:t>
      </w:r>
      <w:r>
        <w:t xml:space="preserve">to anyone </w:t>
      </w:r>
      <w:r w:rsidR="00D6274F">
        <w:t xml:space="preserve">enjoying </w:t>
      </w:r>
      <w:r>
        <w:t>BC’s great outdoors</w:t>
      </w:r>
      <w:r w:rsidR="00246B9C">
        <w:t>.</w:t>
      </w:r>
      <w:r w:rsidR="001C2ACE">
        <w:t xml:space="preserve"> </w:t>
      </w:r>
      <w:r w:rsidR="00246B9C">
        <w:t>We are developing</w:t>
      </w:r>
      <w:r w:rsidR="5D80542B">
        <w:t xml:space="preserve"> a</w:t>
      </w:r>
      <w:r w:rsidR="00B84B6B">
        <w:t xml:space="preserve"> </w:t>
      </w:r>
      <w:r w:rsidR="00915BC2">
        <w:t xml:space="preserve">user-friendly network </w:t>
      </w:r>
      <w:r w:rsidR="006B1502">
        <w:t xml:space="preserve">based on </w:t>
      </w:r>
      <w:r w:rsidR="006B1502" w:rsidRPr="006B1502">
        <w:rPr>
          <w:i/>
          <w:iCs/>
        </w:rPr>
        <w:t>LoRa</w:t>
      </w:r>
      <w:r w:rsidR="006B1502">
        <w:rPr>
          <w:i/>
          <w:iCs/>
        </w:rPr>
        <w:t xml:space="preserve"> </w:t>
      </w:r>
      <w:r w:rsidR="006B1502">
        <w:t>radio</w:t>
      </w:r>
      <w:r w:rsidR="00E23A1C">
        <w:t xml:space="preserve"> </w:t>
      </w:r>
      <w:r w:rsidR="00915BC2" w:rsidRPr="006B1502">
        <w:t>that</w:t>
      </w:r>
      <w:r w:rsidR="00915BC2">
        <w:t xml:space="preserve"> anyone with a smartphone can access</w:t>
      </w:r>
      <w:r w:rsidR="008438B2">
        <w:t>.</w:t>
      </w:r>
      <w:r w:rsidR="00E23A1C">
        <w:t xml:space="preserve"> Just like </w:t>
      </w:r>
      <w:r w:rsidR="000C09E7">
        <w:t xml:space="preserve">the radio in your car, LoRa </w:t>
      </w:r>
      <w:r w:rsidR="00246B9C">
        <w:t>sends</w:t>
      </w:r>
      <w:r w:rsidR="000C09E7">
        <w:t xml:space="preserve"> information </w:t>
      </w:r>
      <w:r w:rsidR="00246B9C">
        <w:t>over the airwaves.</w:t>
      </w:r>
      <w:r w:rsidR="5D80542B">
        <w:t xml:space="preserve"> </w:t>
      </w:r>
      <w:r w:rsidR="0004578B">
        <w:t>In the back country</w:t>
      </w:r>
      <w:r w:rsidR="008438B2">
        <w:t xml:space="preserve">, </w:t>
      </w:r>
      <w:r w:rsidR="000D71BB">
        <w:t xml:space="preserve">most hard-core outdoor enthusiasts use an emergency satellite transponder like the Garmin InReach. These </w:t>
      </w:r>
      <w:r w:rsidR="00464A10">
        <w:t xml:space="preserve">devices can run upwards of $800, plus monthly satellite subscription fees! </w:t>
      </w:r>
      <w:r w:rsidR="00D703B7">
        <w:t>These high costs mean the majority of recreators do</w:t>
      </w:r>
      <w:r w:rsidR="008E5D50">
        <w:t xml:space="preserve"> not have one</w:t>
      </w:r>
      <w:r w:rsidR="002F0734">
        <w:t xml:space="preserve"> when they venture outside of cell service.</w:t>
      </w:r>
      <w:r w:rsidR="0004578B">
        <w:t xml:space="preserve"> </w:t>
      </w:r>
      <w:r w:rsidR="005B53BF">
        <w:t xml:space="preserve">We </w:t>
      </w:r>
      <w:r w:rsidR="0032702B">
        <w:t>are designing an alternative</w:t>
      </w:r>
      <w:r w:rsidR="00F35FC2">
        <w:t xml:space="preserve"> communication</w:t>
      </w:r>
      <w:r w:rsidR="004D4E24">
        <w:t xml:space="preserve"> network that run</w:t>
      </w:r>
      <w:r w:rsidR="009A498E">
        <w:t>s</w:t>
      </w:r>
      <w:r w:rsidR="004D4E24">
        <w:t xml:space="preserve"> on solar </w:t>
      </w:r>
      <w:r w:rsidR="007B3F23">
        <w:t xml:space="preserve">and battery power </w:t>
      </w:r>
      <w:r w:rsidR="00050A9B">
        <w:t xml:space="preserve">in </w:t>
      </w:r>
      <w:r w:rsidR="00EB1AE9">
        <w:t xml:space="preserve">remote </w:t>
      </w:r>
      <w:r w:rsidR="00050A9B">
        <w:t>locations</w:t>
      </w:r>
      <w:r w:rsidR="0041658F">
        <w:t>, all</w:t>
      </w:r>
      <w:r w:rsidR="00C51B68">
        <w:t xml:space="preserve"> for the fraction of the cost of a cell network</w:t>
      </w:r>
      <w:r w:rsidR="001C2ACE">
        <w:t xml:space="preserve"> upgrade</w:t>
      </w:r>
      <w:r w:rsidR="00C51B68">
        <w:t>.</w:t>
      </w:r>
    </w:p>
    <w:p w14:paraId="0A88B890" w14:textId="77777777" w:rsidR="001912ED" w:rsidRDefault="001912ED" w:rsidP="00E84DFD"/>
    <w:p w14:paraId="60423407" w14:textId="0D5C02E5" w:rsidR="00EA4926" w:rsidRDefault="001912ED" w:rsidP="00B92958">
      <w:pPr>
        <w:rPr>
          <w:rFonts w:asciiTheme="majorHAnsi" w:eastAsiaTheme="majorEastAsia" w:hAnsiTheme="majorHAnsi" w:cstheme="majorBidi"/>
          <w:caps/>
          <w:color w:val="0F4761" w:themeColor="accent1" w:themeShade="BF"/>
          <w:sz w:val="40"/>
          <w:szCs w:val="40"/>
        </w:rPr>
      </w:pPr>
      <w:r>
        <w:t>Our</w:t>
      </w:r>
      <w:r w:rsidR="00A6451B">
        <w:t xml:space="preserve"> </w:t>
      </w:r>
      <w:r w:rsidR="00A6451B">
        <w:rPr>
          <w:i/>
          <w:iCs/>
        </w:rPr>
        <w:t>AVAlink</w:t>
      </w:r>
      <w:r>
        <w:t xml:space="preserve"> network is made up of </w:t>
      </w:r>
      <w:r>
        <w:rPr>
          <w:i/>
          <w:iCs/>
        </w:rPr>
        <w:t>nodes</w:t>
      </w:r>
      <w:r>
        <w:t>, like cell towers</w:t>
      </w:r>
      <w:r w:rsidR="006526C8">
        <w:t>, spaced a few</w:t>
      </w:r>
      <w:r w:rsidR="00B92958">
        <w:t xml:space="preserve"> hundred to thousand</w:t>
      </w:r>
      <w:r w:rsidR="006526C8">
        <w:t xml:space="preserve"> </w:t>
      </w:r>
      <w:r w:rsidR="00526CA8">
        <w:t>metres</w:t>
      </w:r>
      <w:r w:rsidR="006526C8">
        <w:t xml:space="preserve"> apart</w:t>
      </w:r>
      <w:r>
        <w:t>. Each node has a digital radio</w:t>
      </w:r>
      <w:r w:rsidR="00346494">
        <w:t xml:space="preserve"> we designed</w:t>
      </w:r>
      <w:r>
        <w:t xml:space="preserve"> called the </w:t>
      </w:r>
      <w:r>
        <w:rPr>
          <w:i/>
          <w:iCs/>
        </w:rPr>
        <w:t>Petal</w:t>
      </w:r>
      <w:r w:rsidR="00346494">
        <w:rPr>
          <w:i/>
          <w:iCs/>
        </w:rPr>
        <w:t xml:space="preserve"> Radio</w:t>
      </w:r>
      <w:r w:rsidR="00346494">
        <w:t xml:space="preserve">. When someone needs to send a message, </w:t>
      </w:r>
      <w:r w:rsidR="006526C8">
        <w:t>they can go to a node</w:t>
      </w:r>
      <w:r w:rsidR="00F35FC2">
        <w:t xml:space="preserve"> and press a button to activate it. </w:t>
      </w:r>
      <w:r w:rsidR="003F301B">
        <w:t xml:space="preserve">The Petal Radio provides a Wi-Fi network </w:t>
      </w:r>
      <w:r w:rsidR="007930B9">
        <w:t>that the user connects to with their smartphone</w:t>
      </w:r>
      <w:r w:rsidR="00E31343">
        <w:t xml:space="preserve">. Using a web browser, the user will connect to </w:t>
      </w:r>
      <w:r w:rsidR="00B92958">
        <w:t xml:space="preserve">the </w:t>
      </w:r>
      <w:r w:rsidR="00B92958" w:rsidRPr="00A6451B">
        <w:t>AVAlink</w:t>
      </w:r>
      <w:r w:rsidR="00B92958">
        <w:rPr>
          <w:i/>
          <w:iCs/>
        </w:rPr>
        <w:t xml:space="preserve"> </w:t>
      </w:r>
      <w:r w:rsidR="00B92958">
        <w:t xml:space="preserve">web app </w:t>
      </w:r>
      <w:r w:rsidR="00E31343" w:rsidRPr="00B92958">
        <w:t>served</w:t>
      </w:r>
      <w:r w:rsidR="00E31343">
        <w:t xml:space="preserve"> by our device, and they can send messages to </w:t>
      </w:r>
      <w:r w:rsidR="00526CA8">
        <w:t>a</w:t>
      </w:r>
      <w:r w:rsidR="00E31343">
        <w:t xml:space="preserve"> local chat. This product targets established outdoor organizations who see a large volume of casual and seasoned visitors, such as ski resorts, provincial parks, </w:t>
      </w:r>
      <w:r w:rsidR="009B18A8">
        <w:t>or trail clubs</w:t>
      </w:r>
      <w:r w:rsidR="00E31343">
        <w:t xml:space="preserve">.  </w:t>
      </w:r>
      <w:r w:rsidR="00B92958">
        <w:t>Installing</w:t>
      </w:r>
      <w:r w:rsidR="00E31343">
        <w:t xml:space="preserve"> our low-cost network </w:t>
      </w:r>
      <w:r w:rsidR="00B92958">
        <w:t>adds</w:t>
      </w:r>
      <w:r w:rsidR="00E31343">
        <w:t xml:space="preserve"> a layer of redundancy to their safety communication systems that patrons can access in the event of an emergency.</w:t>
      </w:r>
      <w:r w:rsidR="5D80542B">
        <w:t xml:space="preserve"> </w:t>
      </w:r>
    </w:p>
    <w:p w14:paraId="126A914C" w14:textId="77777777" w:rsidR="00B92958" w:rsidRDefault="00B92958" w:rsidP="00B92958"/>
    <w:p w14:paraId="28EAB949" w14:textId="056D96C2" w:rsidR="00E84DFD" w:rsidRDefault="009A498E" w:rsidP="005E2EB5">
      <w:r>
        <w:t>We</w:t>
      </w:r>
      <w:r w:rsidR="00C239D4">
        <w:t xml:space="preserve"> </w:t>
      </w:r>
      <w:r w:rsidR="00B92958">
        <w:t>developed</w:t>
      </w:r>
      <w:r w:rsidR="00C239D4">
        <w:t xml:space="preserve"> </w:t>
      </w:r>
      <w:r w:rsidR="006300DE">
        <w:t>a list of</w:t>
      </w:r>
      <w:r w:rsidR="00C239D4">
        <w:t xml:space="preserve"> </w:t>
      </w:r>
      <w:r w:rsidR="00D138EE">
        <w:t xml:space="preserve">project </w:t>
      </w:r>
      <w:r w:rsidR="00A670DD">
        <w:t>requirements</w:t>
      </w:r>
      <w:r w:rsidR="004F64EE">
        <w:t xml:space="preserve"> that</w:t>
      </w:r>
      <w:r w:rsidR="00E43F94">
        <w:t xml:space="preserve"> will </w:t>
      </w:r>
      <w:r w:rsidR="004F64EE">
        <w:t xml:space="preserve">fulfill the needs </w:t>
      </w:r>
      <w:r w:rsidR="005E42BF">
        <w:t>of our design</w:t>
      </w:r>
      <w:r w:rsidR="002A26D1">
        <w:t>, t</w:t>
      </w:r>
      <w:r w:rsidR="00F3265E">
        <w:t xml:space="preserve">he most critical </w:t>
      </w:r>
      <w:r w:rsidR="002A26D1">
        <w:t>being</w:t>
      </w:r>
      <w:r w:rsidR="00F3265E">
        <w:t xml:space="preserve"> designing and ordering </w:t>
      </w:r>
      <w:r w:rsidR="005A70B1">
        <w:t xml:space="preserve">the </w:t>
      </w:r>
      <w:r w:rsidR="00B11E61">
        <w:t>P</w:t>
      </w:r>
      <w:r w:rsidR="005A70B1">
        <w:t>etal v0.0 PCB</w:t>
      </w:r>
      <w:r w:rsidR="00FD2D76">
        <w:t>.</w:t>
      </w:r>
      <w:r w:rsidR="0054445B">
        <w:t xml:space="preserve"> </w:t>
      </w:r>
      <w:r w:rsidR="00FB6223">
        <w:t>We</w:t>
      </w:r>
      <w:r w:rsidR="00F4616B">
        <w:t xml:space="preserve"> completed this </w:t>
      </w:r>
      <w:r w:rsidR="005F718B">
        <w:t xml:space="preserve">in early </w:t>
      </w:r>
      <w:r w:rsidR="005F718B">
        <w:lastRenderedPageBreak/>
        <w:t>October, and our PCB prototypes arrived on October 22</w:t>
      </w:r>
      <w:r w:rsidR="005F718B" w:rsidRPr="005F718B">
        <w:rPr>
          <w:vertAlign w:val="superscript"/>
        </w:rPr>
        <w:t>nd</w:t>
      </w:r>
      <w:r w:rsidR="005F718B">
        <w:t xml:space="preserve">. </w:t>
      </w:r>
      <w:r w:rsidR="00FD2D76">
        <w:t>C</w:t>
      </w:r>
      <w:r w:rsidR="0054445B">
        <w:t xml:space="preserve">ompleting this requirement early </w:t>
      </w:r>
      <w:r w:rsidR="00FB6E9A">
        <w:t xml:space="preserve">was essential to </w:t>
      </w:r>
      <w:r w:rsidR="00056E31">
        <w:t>provide</w:t>
      </w:r>
      <w:r w:rsidR="00FB6E9A">
        <w:t xml:space="preserve"> </w:t>
      </w:r>
      <w:r w:rsidR="00103A93">
        <w:t>plenty</w:t>
      </w:r>
      <w:r w:rsidR="00461EB5">
        <w:t xml:space="preserve"> </w:t>
      </w:r>
      <w:r w:rsidR="00056E31">
        <w:t>of time</w:t>
      </w:r>
      <w:r w:rsidR="00461EB5">
        <w:t xml:space="preserve"> for testing</w:t>
      </w:r>
      <w:r w:rsidR="007B364B">
        <w:t xml:space="preserve"> our hardware</w:t>
      </w:r>
      <w:r w:rsidR="00FD2D76">
        <w:t xml:space="preserve"> a</w:t>
      </w:r>
      <w:r w:rsidR="00DD1343">
        <w:t>nd for developing the AVAlink software and firmware</w:t>
      </w:r>
      <w:r w:rsidR="007C339D">
        <w:t>, which is where we are now</w:t>
      </w:r>
      <w:r w:rsidR="00461EB5">
        <w:t>.</w:t>
      </w:r>
      <w:r w:rsidR="000E7858">
        <w:t xml:space="preserve"> </w:t>
      </w:r>
      <w:r w:rsidR="00701423">
        <w:t>Our hardware testing</w:t>
      </w:r>
      <w:r w:rsidR="00D52FEF">
        <w:t xml:space="preserve"> is underway (</w:t>
      </w:r>
      <w:r w:rsidR="00CD543F">
        <w:fldChar w:fldCharType="begin"/>
      </w:r>
      <w:r w:rsidR="00CD543F">
        <w:instrText xml:space="preserve"> REF _Ref180693973 \h </w:instrText>
      </w:r>
      <w:r w:rsidR="00CD543F">
        <w:fldChar w:fldCharType="separate"/>
      </w:r>
      <w:r w:rsidR="00B677E7">
        <w:t>Appendix C – Test Plan</w:t>
      </w:r>
      <w:r w:rsidR="00CD543F">
        <w:fldChar w:fldCharType="end"/>
      </w:r>
      <w:r w:rsidR="00D52FEF">
        <w:t>)</w:t>
      </w:r>
      <w:r w:rsidR="00701423">
        <w:t>, and we have designed an enclos</w:t>
      </w:r>
      <w:r w:rsidR="00D52FEF">
        <w:t xml:space="preserve">ure to hold the Petal during the symposium. </w:t>
      </w:r>
      <w:r w:rsidR="0093489A">
        <w:t>Our current work on</w:t>
      </w:r>
      <w:r w:rsidR="007C339D">
        <w:t xml:space="preserve"> </w:t>
      </w:r>
      <w:r w:rsidR="007B76BB">
        <w:t>A</w:t>
      </w:r>
      <w:r w:rsidR="00B11E61">
        <w:t>VA</w:t>
      </w:r>
      <w:r w:rsidR="007B76BB">
        <w:t xml:space="preserve">link </w:t>
      </w:r>
      <w:r w:rsidR="0032721D">
        <w:t>requires designing the web application</w:t>
      </w:r>
      <w:r w:rsidR="00AA1A50">
        <w:t>,</w:t>
      </w:r>
      <w:r w:rsidR="00D2766C">
        <w:t xml:space="preserve"> developing the firmware, and </w:t>
      </w:r>
      <w:r w:rsidR="00035308">
        <w:t>establishing our LoRa network stack.</w:t>
      </w:r>
      <w:r w:rsidR="0065154C">
        <w:t xml:space="preserve"> </w:t>
      </w:r>
      <w:r w:rsidR="003A66A1">
        <w:t xml:space="preserve">We are on track to </w:t>
      </w:r>
      <w:r w:rsidR="00755F43">
        <w:t>meet the</w:t>
      </w:r>
      <w:r w:rsidR="00D52FEF">
        <w:t xml:space="preserve"> December </w:t>
      </w:r>
      <w:r w:rsidR="00B7162D">
        <w:t>13</w:t>
      </w:r>
      <w:r w:rsidR="00B7162D" w:rsidRPr="00B7162D">
        <w:rPr>
          <w:vertAlign w:val="superscript"/>
        </w:rPr>
        <w:t>th</w:t>
      </w:r>
      <w:r w:rsidR="00D52FEF">
        <w:t xml:space="preserve"> deadline</w:t>
      </w:r>
      <w:r w:rsidR="00AE57E4">
        <w:t xml:space="preserve"> and </w:t>
      </w:r>
      <w:r w:rsidR="00B7162D">
        <w:t xml:space="preserve">are </w:t>
      </w:r>
      <w:r w:rsidR="00AE57E4">
        <w:t>excited to demonstrate our hard work</w:t>
      </w:r>
      <w:r w:rsidR="004C2297">
        <w:t>.</w:t>
      </w:r>
      <w:r w:rsidR="005E2EB5">
        <w:t xml:space="preserve"> </w:t>
      </w:r>
    </w:p>
    <w:p w14:paraId="1F6F2D5D" w14:textId="48C94EF6" w:rsidR="0038029E" w:rsidRDefault="00AD58F0" w:rsidP="0057222E">
      <w:pPr>
        <w:pStyle w:val="Heading1"/>
        <w:pBdr>
          <w:bottom w:val="single" w:sz="4" w:space="1" w:color="auto"/>
        </w:pBdr>
      </w:pPr>
      <w:r>
        <w:rPr>
          <w:noProof/>
        </w:rPr>
        <w:drawing>
          <wp:anchor distT="0" distB="0" distL="114300" distR="114300" simplePos="0" relativeHeight="251657216" behindDoc="0" locked="0" layoutInCell="1" allowOverlap="1" wp14:anchorId="58403438" wp14:editId="62B7427A">
            <wp:simplePos x="0" y="0"/>
            <wp:positionH relativeFrom="column">
              <wp:posOffset>3129280</wp:posOffset>
            </wp:positionH>
            <wp:positionV relativeFrom="paragraph">
              <wp:posOffset>350303</wp:posOffset>
            </wp:positionV>
            <wp:extent cx="3124200" cy="2155190"/>
            <wp:effectExtent l="0" t="0" r="0" b="3810"/>
            <wp:wrapSquare wrapText="bothSides"/>
            <wp:docPr id="15151537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153741" name="Picture 151515374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24200" cy="2155190"/>
                    </a:xfrm>
                    <a:prstGeom prst="rect">
                      <a:avLst/>
                    </a:prstGeom>
                  </pic:spPr>
                </pic:pic>
              </a:graphicData>
            </a:graphic>
            <wp14:sizeRelH relativeFrom="page">
              <wp14:pctWidth>0</wp14:pctWidth>
            </wp14:sizeRelH>
            <wp14:sizeRelV relativeFrom="page">
              <wp14:pctHeight>0</wp14:pctHeight>
            </wp14:sizeRelV>
          </wp:anchor>
        </w:drawing>
      </w:r>
      <w:r w:rsidR="000B58AC">
        <w:t>Petal Radio</w:t>
      </w:r>
      <w:r w:rsidR="002E1C74">
        <w:t xml:space="preserve"> v0.0</w:t>
      </w:r>
    </w:p>
    <w:p w14:paraId="31A80A85" w14:textId="191679D8" w:rsidR="00323F61" w:rsidRDefault="006A1153" w:rsidP="00E014DC">
      <w:r>
        <w:t>Petal</w:t>
      </w:r>
      <w:r w:rsidR="00355FDB">
        <w:t xml:space="preserve"> Radio</w:t>
      </w:r>
      <w:r>
        <w:t xml:space="preserve"> v0.0 is the first </w:t>
      </w:r>
      <w:r w:rsidR="000165B9">
        <w:t>PCB</w:t>
      </w:r>
      <w:r>
        <w:t xml:space="preserve"> prototype</w:t>
      </w:r>
      <w:r w:rsidR="0076530B">
        <w:t xml:space="preserve"> </w:t>
      </w:r>
      <w:r w:rsidR="00A8212A">
        <w:t>for our project</w:t>
      </w:r>
      <w:r w:rsidR="00001121">
        <w:t xml:space="preserve"> (</w:t>
      </w:r>
      <w:r w:rsidR="00001121">
        <w:fldChar w:fldCharType="begin"/>
      </w:r>
      <w:r w:rsidR="00001121">
        <w:instrText xml:space="preserve"> REF _Ref180661115 \h </w:instrText>
      </w:r>
      <w:r w:rsidR="00001121">
        <w:fldChar w:fldCharType="separate"/>
      </w:r>
      <w:r w:rsidR="00B677E7">
        <w:t xml:space="preserve">Figure </w:t>
      </w:r>
      <w:r w:rsidR="00B677E7">
        <w:rPr>
          <w:noProof/>
        </w:rPr>
        <w:t>1</w:t>
      </w:r>
      <w:r w:rsidR="00001121">
        <w:fldChar w:fldCharType="end"/>
      </w:r>
      <w:r w:rsidR="00001121">
        <w:t>)</w:t>
      </w:r>
      <w:r w:rsidR="00E014DC">
        <w:t>. We wanted a board that would work reliably so we could focus on developing firmware and software. It has redundant power supplies, multiple firmware interface options, and accessible inputs and outputs.</w:t>
      </w:r>
      <w:r w:rsidR="004F43B3">
        <w:t xml:space="preserve"> </w:t>
      </w:r>
      <w:r w:rsidR="000E748E">
        <w:t>The first PCBs arrived from JLCPCB on October 22</w:t>
      </w:r>
      <w:r w:rsidR="000E748E" w:rsidRPr="000E748E">
        <w:rPr>
          <w:vertAlign w:val="superscript"/>
        </w:rPr>
        <w:t>nd</w:t>
      </w:r>
      <w:r w:rsidR="000E748E">
        <w:t>, and we are in the process of building and testing their quality.</w:t>
      </w:r>
      <w:r w:rsidR="00B85474">
        <w:t xml:space="preserve"> </w:t>
      </w:r>
    </w:p>
    <w:p w14:paraId="3B69B74B" w14:textId="71593458" w:rsidR="00152605" w:rsidRDefault="00AD58F0" w:rsidP="00E014DC">
      <w:pPr>
        <w:pStyle w:val="Heading2"/>
      </w:pPr>
      <w:r>
        <w:rPr>
          <w:noProof/>
        </w:rPr>
        <mc:AlternateContent>
          <mc:Choice Requires="wps">
            <w:drawing>
              <wp:anchor distT="0" distB="0" distL="114300" distR="114300" simplePos="0" relativeHeight="251657217" behindDoc="0" locked="0" layoutInCell="1" allowOverlap="1" wp14:anchorId="1A114D10" wp14:editId="2B7E2CF2">
                <wp:simplePos x="0" y="0"/>
                <wp:positionH relativeFrom="column">
                  <wp:posOffset>3273572</wp:posOffset>
                </wp:positionH>
                <wp:positionV relativeFrom="paragraph">
                  <wp:posOffset>80839</wp:posOffset>
                </wp:positionV>
                <wp:extent cx="3124200" cy="635"/>
                <wp:effectExtent l="0" t="0" r="0" b="12065"/>
                <wp:wrapSquare wrapText="bothSides"/>
                <wp:docPr id="1815418243" name="Text Box 1"/>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2E2703F5" w14:textId="34FBCDDF" w:rsidR="009E0595" w:rsidRPr="00FD075B" w:rsidRDefault="009E0595" w:rsidP="009E0595">
                            <w:pPr>
                              <w:pStyle w:val="Caption"/>
                              <w:rPr>
                                <w:noProof/>
                              </w:rPr>
                            </w:pPr>
                            <w:bookmarkStart w:id="2" w:name="_Ref180661115"/>
                            <w:r>
                              <w:t xml:space="preserve">Figure </w:t>
                            </w:r>
                            <w:fldSimple w:instr=" SEQ Figure \* ARABIC ">
                              <w:r w:rsidR="00B677E7">
                                <w:rPr>
                                  <w:noProof/>
                                </w:rPr>
                                <w:t>1</w:t>
                              </w:r>
                            </w:fldSimple>
                            <w:bookmarkEnd w:id="2"/>
                            <w:r w:rsidR="00AA4583">
                              <w:rPr>
                                <w:noProof/>
                              </w:rPr>
                              <w:t xml:space="preserve">: A </w:t>
                            </w:r>
                            <w:r w:rsidR="002547CF">
                              <w:t xml:space="preserve">3D rendering of the Petal </w:t>
                            </w:r>
                            <w:r w:rsidR="00CE487A">
                              <w:t>v0.0 PC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114D10" id="_x0000_t202" coordsize="21600,21600" o:spt="202" path="m,l,21600r21600,l21600,xe">
                <v:stroke joinstyle="miter"/>
                <v:path gradientshapeok="t" o:connecttype="rect"/>
              </v:shapetype>
              <v:shape id="Text Box 1" o:spid="_x0000_s1026" type="#_x0000_t202" style="position:absolute;margin-left:257.75pt;margin-top:6.35pt;width:246pt;height:.05pt;z-index:25165721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0V8FQIAADgEAAAOAAAAZHJzL2Uyb0RvYy54bWysU8Fu2zAMvQ/YPwi6L07SrR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" stroked="f">
                <v:textbox style="mso-fit-shape-to-text:t" inset="0,0,0,0">
                  <w:txbxContent>
                    <w:p w14:paraId="2E2703F5" w14:textId="34FBCDDF" w:rsidR="009E0595" w:rsidRPr="00FD075B" w:rsidRDefault="009E0595" w:rsidP="009E0595">
                      <w:pPr>
                        <w:pStyle w:val="Caption"/>
                        <w:rPr>
                          <w:noProof/>
                        </w:rPr>
                      </w:pPr>
                      <w:bookmarkStart w:id="3" w:name="_Ref180661115"/>
                      <w:r>
                        <w:t xml:space="preserve">Figure </w:t>
                      </w:r>
                      <w:fldSimple w:instr=" SEQ Figure \* ARABIC ">
                        <w:r w:rsidR="00B677E7">
                          <w:rPr>
                            <w:noProof/>
                          </w:rPr>
                          <w:t>1</w:t>
                        </w:r>
                      </w:fldSimple>
                      <w:bookmarkEnd w:id="3"/>
                      <w:r w:rsidR="00AA4583">
                        <w:rPr>
                          <w:noProof/>
                        </w:rPr>
                        <w:t xml:space="preserve">: A </w:t>
                      </w:r>
                      <w:r w:rsidR="002547CF">
                        <w:t xml:space="preserve">3D rendering of the Petal </w:t>
                      </w:r>
                      <w:r w:rsidR="00CE487A">
                        <w:t>v0.0 PCB</w:t>
                      </w:r>
                    </w:p>
                  </w:txbxContent>
                </v:textbox>
                <w10:wrap type="square"/>
              </v:shape>
            </w:pict>
          </mc:Fallback>
        </mc:AlternateContent>
      </w:r>
      <w:r w:rsidR="00582136">
        <w:t xml:space="preserve">Power </w:t>
      </w:r>
      <w:r w:rsidR="00582136" w:rsidRPr="0057222E">
        <w:t>Supply</w:t>
      </w:r>
    </w:p>
    <w:p w14:paraId="5BE6CC44" w14:textId="2EFAC135" w:rsidR="00582136" w:rsidRDefault="00A31D08" w:rsidP="00582136">
      <w:r>
        <w:t xml:space="preserve">The power supply provides </w:t>
      </w:r>
      <w:r w:rsidR="00C360B9">
        <w:t xml:space="preserve">the energy the board needs to operate. </w:t>
      </w:r>
      <w:r w:rsidR="00A51115">
        <w:t xml:space="preserve">This is </w:t>
      </w:r>
      <w:r w:rsidR="00672B32">
        <w:t>a critical component, so w</w:t>
      </w:r>
      <w:r w:rsidR="002B06A6">
        <w:t xml:space="preserve">e included two power </w:t>
      </w:r>
      <w:r w:rsidR="00A75A47">
        <w:t>supplies</w:t>
      </w:r>
      <w:r w:rsidR="002B06A6">
        <w:t xml:space="preserve"> on the Petal v0.0. One is a Texas Instruments TPS62933P power supply</w:t>
      </w:r>
      <w:r w:rsidR="00CF1256">
        <w:t xml:space="preserve"> circuit we designed ourselves</w:t>
      </w:r>
      <w:r w:rsidR="00280A1B">
        <w:t xml:space="preserve">, and the other is a </w:t>
      </w:r>
      <w:r w:rsidR="00AA11DE">
        <w:t>prefabricated</w:t>
      </w:r>
      <w:r w:rsidR="00280A1B">
        <w:t xml:space="preserve"> </w:t>
      </w:r>
      <w:r w:rsidR="00171C7C">
        <w:t>TPSM84</w:t>
      </w:r>
      <w:r w:rsidR="00C451EA">
        <w:t>203EAB module. The former is the one we hope to us</w:t>
      </w:r>
      <w:r w:rsidR="00E61099">
        <w:t>e</w:t>
      </w:r>
      <w:r w:rsidR="00C451EA">
        <w:t>, and the lat</w:t>
      </w:r>
      <w:r w:rsidR="006173A2">
        <w:t>t</w:t>
      </w:r>
      <w:r w:rsidR="00C451EA">
        <w:t xml:space="preserve">er is a backup in case the </w:t>
      </w:r>
      <w:r w:rsidR="00FD0709">
        <w:t xml:space="preserve">other doesn’t work. </w:t>
      </w:r>
    </w:p>
    <w:p w14:paraId="0A8ECD5A" w14:textId="77777777" w:rsidR="00E61099" w:rsidRDefault="00E61099" w:rsidP="00582136"/>
    <w:p w14:paraId="68351207" w14:textId="7E00F0CD" w:rsidR="00633CF6" w:rsidRDefault="00FD0709" w:rsidP="00BE3403">
      <w:r>
        <w:t xml:space="preserve">We want to use the TPS62933P because </w:t>
      </w:r>
      <w:r w:rsidR="004A7D8A">
        <w:t>of its</w:t>
      </w:r>
      <w:r w:rsidR="00B10101">
        <w:t xml:space="preserve"> low cost and high efficien</w:t>
      </w:r>
      <w:r w:rsidR="004A7D8A">
        <w:t>cy</w:t>
      </w:r>
      <w:r w:rsidR="00066D4D">
        <w:t xml:space="preserve">, </w:t>
      </w:r>
      <w:r w:rsidR="009763E1">
        <w:t xml:space="preserve">essential for </w:t>
      </w:r>
      <w:r w:rsidR="00A91C06">
        <w:t>battery-powered devices like the Petal.</w:t>
      </w:r>
      <w:r w:rsidR="006E28FE">
        <w:t xml:space="preserve"> </w:t>
      </w:r>
      <w:r w:rsidR="00A91C06">
        <w:t>It also</w:t>
      </w:r>
      <w:r w:rsidR="00067DBC">
        <w:t xml:space="preserve"> can disconnect the battery to protect </w:t>
      </w:r>
      <w:r w:rsidR="00552B73">
        <w:t xml:space="preserve">it when </w:t>
      </w:r>
      <w:r w:rsidR="00DA0C86">
        <w:t>it runs out of charge.</w:t>
      </w:r>
      <w:r w:rsidR="008606C1">
        <w:t xml:space="preserve"> </w:t>
      </w:r>
      <w:r w:rsidR="004A7D8A">
        <w:t>Unlike a prefabricated module, we had to design the complex circuitry around the supply</w:t>
      </w:r>
      <w:r w:rsidR="005C4320">
        <w:t xml:space="preserve"> </w:t>
      </w:r>
      <w:r w:rsidR="00BA371D">
        <w:t>which</w:t>
      </w:r>
      <w:r w:rsidR="00F27E9B">
        <w:t xml:space="preserve"> has many areas where something could go wrong</w:t>
      </w:r>
      <w:r w:rsidR="00494EE5">
        <w:t xml:space="preserve">. </w:t>
      </w:r>
      <w:r w:rsidR="008A0841">
        <w:t>That is why we</w:t>
      </w:r>
      <w:r w:rsidR="00F27E9B">
        <w:t xml:space="preserve"> also included the TPSM84</w:t>
      </w:r>
      <w:r w:rsidR="00DF50F1">
        <w:t xml:space="preserve">203EAB. </w:t>
      </w:r>
      <w:r w:rsidR="009C7AAD">
        <w:t xml:space="preserve">Implementing the </w:t>
      </w:r>
      <w:r w:rsidR="00420C15">
        <w:t>module is incredibly easy</w:t>
      </w:r>
      <w:r w:rsidR="00757038">
        <w:t xml:space="preserve">, but it doesn’t offer the same performance, so it exists only as a back up. </w:t>
      </w:r>
    </w:p>
    <w:p w14:paraId="1F91EB60" w14:textId="30A777D0" w:rsidR="00582136" w:rsidRDefault="00582136" w:rsidP="00E014DC">
      <w:pPr>
        <w:pStyle w:val="Heading2"/>
      </w:pPr>
      <w:r>
        <w:t>Firmware Development</w:t>
      </w:r>
    </w:p>
    <w:p w14:paraId="721A79A9" w14:textId="6D47DB37" w:rsidR="004F7C69" w:rsidRDefault="00D32197" w:rsidP="004F7C69">
      <w:r>
        <w:t>We</w:t>
      </w:r>
      <w:r w:rsidR="00FE3595">
        <w:t xml:space="preserve"> also included two methods for programming the board in case one doesn’t work. </w:t>
      </w:r>
      <w:r w:rsidR="00F22DB2">
        <w:t xml:space="preserve">The micro-USB port </w:t>
      </w:r>
      <w:r w:rsidR="00847057">
        <w:t xml:space="preserve">is the main way </w:t>
      </w:r>
      <w:r w:rsidR="00095593">
        <w:t xml:space="preserve">we hope to </w:t>
      </w:r>
      <w:r w:rsidR="00296404">
        <w:t xml:space="preserve">upload </w:t>
      </w:r>
      <w:r w:rsidR="00095593">
        <w:t>the board</w:t>
      </w:r>
      <w:r w:rsidR="00296404">
        <w:t>’s</w:t>
      </w:r>
      <w:r w:rsidR="00095593">
        <w:t xml:space="preserve"> firmware</w:t>
      </w:r>
      <w:r w:rsidR="001966C4">
        <w:t xml:space="preserve">, but we also included </w:t>
      </w:r>
      <w:r w:rsidR="00F04C08">
        <w:t>a connection point</w:t>
      </w:r>
      <w:r w:rsidR="00026E38">
        <w:t xml:space="preserve"> </w:t>
      </w:r>
      <w:r w:rsidR="00F04C08">
        <w:t>for</w:t>
      </w:r>
      <w:r w:rsidR="00026E38">
        <w:t xml:space="preserve"> a USB-to-</w:t>
      </w:r>
      <w:r w:rsidR="004165F7">
        <w:t>serial bridge</w:t>
      </w:r>
      <w:r w:rsidR="00026E38">
        <w:t>. The</w:t>
      </w:r>
      <w:r w:rsidR="0053401D">
        <w:t xml:space="preserve">se two </w:t>
      </w:r>
      <w:r w:rsidR="0004750D">
        <w:t>upload</w:t>
      </w:r>
      <w:r w:rsidR="00EC6B9E">
        <w:t xml:space="preserve"> </w:t>
      </w:r>
      <w:r w:rsidR="00225695">
        <w:t>methods ensure we can easily develop and test the AVAlink firmware.</w:t>
      </w:r>
    </w:p>
    <w:p w14:paraId="0D2D3933" w14:textId="2A99C1DA" w:rsidR="004F7C69" w:rsidRDefault="00E525FC" w:rsidP="00E014DC">
      <w:pPr>
        <w:pStyle w:val="Heading2"/>
      </w:pPr>
      <w:r>
        <w:lastRenderedPageBreak/>
        <w:t>I</w:t>
      </w:r>
      <w:r w:rsidR="006977FA">
        <w:t>nputs &amp; Outputs</w:t>
      </w:r>
    </w:p>
    <w:p w14:paraId="6E36E9C7" w14:textId="25CD125F" w:rsidR="006977FA" w:rsidRPr="006977FA" w:rsidRDefault="00225695" w:rsidP="006977FA">
      <w:r>
        <w:t xml:space="preserve">In case </w:t>
      </w:r>
      <w:r w:rsidR="001B5BE6">
        <w:t>important connections were missed during the design phase</w:t>
      </w:r>
      <w:r>
        <w:t xml:space="preserve">, we’ve also </w:t>
      </w:r>
      <w:r w:rsidR="000C1655">
        <w:t xml:space="preserve">made </w:t>
      </w:r>
      <w:r w:rsidR="006302FF">
        <w:t xml:space="preserve">the </w:t>
      </w:r>
      <w:r>
        <w:t xml:space="preserve">unused </w:t>
      </w:r>
      <w:r w:rsidR="000C1655">
        <w:t>microprocessor pins</w:t>
      </w:r>
      <w:r w:rsidR="00ED6C1E">
        <w:t xml:space="preserve"> accessible</w:t>
      </w:r>
      <w:r w:rsidR="000C1655">
        <w:t xml:space="preserve"> at </w:t>
      </w:r>
      <w:r w:rsidR="006302FF">
        <w:t>various connection points throughout the board.</w:t>
      </w:r>
    </w:p>
    <w:p w14:paraId="1CA99EDB" w14:textId="6E2F4891" w:rsidR="00EE5870" w:rsidRDefault="00180870" w:rsidP="0057222E">
      <w:pPr>
        <w:pStyle w:val="Heading1"/>
        <w:pBdr>
          <w:bottom w:val="single" w:sz="4" w:space="1" w:color="auto"/>
        </w:pBdr>
      </w:pPr>
      <w:r>
        <w:rPr>
          <w:noProof/>
        </w:rPr>
        <mc:AlternateContent>
          <mc:Choice Requires="wpg">
            <w:drawing>
              <wp:anchor distT="0" distB="0" distL="114300" distR="114300" simplePos="0" relativeHeight="251657218" behindDoc="0" locked="0" layoutInCell="1" allowOverlap="1" wp14:anchorId="26FFCEE0" wp14:editId="228F0599">
                <wp:simplePos x="0" y="0"/>
                <wp:positionH relativeFrom="column">
                  <wp:posOffset>2579427</wp:posOffset>
                </wp:positionH>
                <wp:positionV relativeFrom="paragraph">
                  <wp:posOffset>104633</wp:posOffset>
                </wp:positionV>
                <wp:extent cx="3914747" cy="2177386"/>
                <wp:effectExtent l="0" t="0" r="0" b="0"/>
                <wp:wrapSquare wrapText="bothSides"/>
                <wp:docPr id="2068014771" name="Group 6"/>
                <wp:cNvGraphicFramePr/>
                <a:graphic xmlns:a="http://schemas.openxmlformats.org/drawingml/2006/main">
                  <a:graphicData uri="http://schemas.microsoft.com/office/word/2010/wordprocessingGroup">
                    <wpg:wgp>
                      <wpg:cNvGrpSpPr/>
                      <wpg:grpSpPr>
                        <a:xfrm>
                          <a:off x="0" y="0"/>
                          <a:ext cx="3914747" cy="2177386"/>
                          <a:chOff x="0" y="0"/>
                          <a:chExt cx="3914747" cy="2177386"/>
                        </a:xfrm>
                      </wpg:grpSpPr>
                      <pic:pic xmlns:pic="http://schemas.openxmlformats.org/drawingml/2006/picture">
                        <pic:nvPicPr>
                          <pic:cNvPr id="1322564122" name="Picture 4" descr="A rectangular object with a cross section&#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t="21771"/>
                          <a:stretch/>
                        </pic:blipFill>
                        <pic:spPr bwMode="auto">
                          <a:xfrm>
                            <a:off x="0" y="0"/>
                            <a:ext cx="3860800" cy="2035175"/>
                          </a:xfrm>
                          <a:prstGeom prst="rect">
                            <a:avLst/>
                          </a:prstGeom>
                          <a:ln>
                            <a:noFill/>
                          </a:ln>
                          <a:extLst>
                            <a:ext uri="{53640926-AAD7-44D8-BBD7-CCE9431645EC}">
                              <a14:shadowObscured xmlns:a14="http://schemas.microsoft.com/office/drawing/2010/main"/>
                            </a:ext>
                          </a:extLst>
                        </pic:spPr>
                      </pic:pic>
                      <wps:wsp>
                        <wps:cNvPr id="2106646248" name="Text Box 1"/>
                        <wps:cNvSpPr txBox="1"/>
                        <wps:spPr>
                          <a:xfrm>
                            <a:off x="54582" y="1910686"/>
                            <a:ext cx="3860165" cy="266700"/>
                          </a:xfrm>
                          <a:prstGeom prst="rect">
                            <a:avLst/>
                          </a:prstGeom>
                          <a:solidFill>
                            <a:prstClr val="white"/>
                          </a:solidFill>
                          <a:ln>
                            <a:noFill/>
                          </a:ln>
                        </wps:spPr>
                        <wps:txbx>
                          <w:txbxContent>
                            <w:p w14:paraId="678E9411" w14:textId="5CFDBCBF" w:rsidR="00CE487A" w:rsidRPr="00FF3773" w:rsidRDefault="00CE487A" w:rsidP="00CE487A">
                              <w:pPr>
                                <w:pStyle w:val="Caption"/>
                                <w:rPr>
                                  <w:noProof/>
                                </w:rPr>
                              </w:pPr>
                              <w:r>
                                <w:t xml:space="preserve">Figure </w:t>
                              </w:r>
                              <w:fldSimple w:instr=" SEQ Figure \* ARABIC ">
                                <w:r w:rsidR="00B677E7">
                                  <w:rPr>
                                    <w:noProof/>
                                  </w:rPr>
                                  <w:t>2</w:t>
                                </w:r>
                              </w:fldSimple>
                              <w:r w:rsidR="00AA4583">
                                <w:t xml:space="preserve">: Our </w:t>
                              </w:r>
                              <w:r>
                                <w:t>3D printed enclosure designed in Autodesk Fu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6FFCEE0" id="Group 6" o:spid="_x0000_s1027" style="position:absolute;margin-left:203.1pt;margin-top:8.25pt;width:308.25pt;height:171.45pt;z-index:251657218" coordsize="39147,21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A rectangular object with a cross section&#10;&#10;Description automatically generated" style="position:absolute;width:38608;height:20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">
                  <v:imagedata r:id="rId11" o:title="A rectangular object with a cross section&#10;&#10;Description automatically generated" croptop="14268f"/>
                </v:shape>
                <v:shape id="_x0000_s1029" type="#_x0000_t202" style="position:absolute;left:545;top:19106;width:386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" stroked="f">
                  <v:textbox style="mso-fit-shape-to-text:t" inset="0,0,0,0">
                    <w:txbxContent>
                      <w:p w14:paraId="678E9411" w14:textId="5CFDBCBF" w:rsidR="00CE487A" w:rsidRPr="00FF3773" w:rsidRDefault="00CE487A" w:rsidP="00CE487A">
                        <w:pPr>
                          <w:pStyle w:val="Caption"/>
                          <w:rPr>
                            <w:noProof/>
                          </w:rPr>
                        </w:pPr>
                        <w:r>
                          <w:t xml:space="preserve">Figure </w:t>
                        </w:r>
                        <w:fldSimple w:instr=" SEQ Figure \* ARABIC ">
                          <w:r w:rsidR="00B677E7">
                            <w:rPr>
                              <w:noProof/>
                            </w:rPr>
                            <w:t>2</w:t>
                          </w:r>
                        </w:fldSimple>
                        <w:r w:rsidR="00AA4583">
                          <w:t xml:space="preserve">: Our </w:t>
                        </w:r>
                        <w:r>
                          <w:t>3D printed enclosure designed in Autodesk Fusion</w:t>
                        </w:r>
                      </w:p>
                    </w:txbxContent>
                  </v:textbox>
                </v:shape>
                <w10:wrap type="square"/>
              </v:group>
            </w:pict>
          </mc:Fallback>
        </mc:AlternateContent>
      </w:r>
      <w:r w:rsidR="00EE5870">
        <w:t>Enclosure</w:t>
      </w:r>
    </w:p>
    <w:p w14:paraId="63E77CFE" w14:textId="784A0F42" w:rsidR="00180870" w:rsidRDefault="00A703B0" w:rsidP="00180870">
      <w:r>
        <w:rPr>
          <w:noProof/>
        </w:rPr>
        <w:t>Our</w:t>
      </w:r>
      <w:r w:rsidR="003A1A58">
        <w:t xml:space="preserve"> prototype</w:t>
      </w:r>
      <w:r>
        <w:t xml:space="preserve"> enclosure</w:t>
      </w:r>
      <w:r w:rsidR="003A1A58">
        <w:t xml:space="preserve"> </w:t>
      </w:r>
      <w:r w:rsidR="00482D89">
        <w:t>will never be used in a permanent outdoor installation</w:t>
      </w:r>
      <w:r w:rsidR="00F8488D">
        <w:t xml:space="preserve"> and is solely for testing purposes</w:t>
      </w:r>
      <w:r w:rsidR="00A35241">
        <w:t>, so w</w:t>
      </w:r>
      <w:r>
        <w:t xml:space="preserve">e designed a 3D-printed enclosure </w:t>
      </w:r>
      <w:r w:rsidR="00BB1873">
        <w:t xml:space="preserve">to </w:t>
      </w:r>
      <w:r w:rsidR="00A95EB4">
        <w:t>hold the Petal during our Symposium demonstrations.</w:t>
      </w:r>
    </w:p>
    <w:p w14:paraId="2C591A25" w14:textId="3FDADA8C" w:rsidR="000B58AC" w:rsidRDefault="00472E42" w:rsidP="00180870">
      <w:pPr>
        <w:pStyle w:val="Heading1"/>
        <w:pBdr>
          <w:bottom w:val="single" w:sz="4" w:space="1" w:color="auto"/>
        </w:pBdr>
      </w:pPr>
      <w:r>
        <w:t>AVAlink</w:t>
      </w:r>
    </w:p>
    <w:p w14:paraId="2568F946" w14:textId="2F109C06" w:rsidR="003A57C3" w:rsidRPr="00E75278" w:rsidRDefault="00AA204B" w:rsidP="003A57C3">
      <w:r>
        <w:t xml:space="preserve">Our </w:t>
      </w:r>
      <w:r w:rsidR="00842600">
        <w:t>focus</w:t>
      </w:r>
      <w:r>
        <w:t xml:space="preserve"> </w:t>
      </w:r>
      <w:r w:rsidR="00DE05DD">
        <w:t xml:space="preserve"> </w:t>
      </w:r>
      <w:r>
        <w:t>over the coming weeks will be d</w:t>
      </w:r>
      <w:r w:rsidR="00D36172">
        <w:t xml:space="preserve">eveloping the AVAlink </w:t>
      </w:r>
      <w:r w:rsidR="00FD5D3E">
        <w:t xml:space="preserve">suite of software and firmware </w:t>
      </w:r>
      <w:r w:rsidR="00740CAD">
        <w:t>that will bring the Petal Radio to life.</w:t>
      </w:r>
      <w:r w:rsidR="00E329B6">
        <w:t xml:space="preserve"> We are developing a user-friendly </w:t>
      </w:r>
      <w:r w:rsidR="00ED5799">
        <w:t>web-based mess</w:t>
      </w:r>
      <w:r w:rsidR="00177CFE">
        <w:t>aging application</w:t>
      </w:r>
      <w:r w:rsidR="000D7CDA">
        <w:t xml:space="preserve">, </w:t>
      </w:r>
      <w:r w:rsidR="00A05F89">
        <w:t xml:space="preserve">a robust firmware </w:t>
      </w:r>
      <w:r w:rsidR="007622E2">
        <w:t xml:space="preserve">for the Petal Radio, and </w:t>
      </w:r>
      <w:r w:rsidR="00231465">
        <w:t xml:space="preserve">a </w:t>
      </w:r>
      <w:r w:rsidR="009B5BF8">
        <w:t xml:space="preserve">comprehensive network stack </w:t>
      </w:r>
      <w:r w:rsidR="00181DE5">
        <w:t xml:space="preserve">that </w:t>
      </w:r>
      <w:r w:rsidR="00F029D5">
        <w:t>integrates the</w:t>
      </w:r>
      <w:r w:rsidR="005F2E05">
        <w:t xml:space="preserve"> web application</w:t>
      </w:r>
      <w:r w:rsidR="003F4851">
        <w:t xml:space="preserve"> with the rest of the LoRa network</w:t>
      </w:r>
      <w:r w:rsidR="005F2E05">
        <w:t xml:space="preserve">. </w:t>
      </w:r>
    </w:p>
    <w:p w14:paraId="794BDB79" w14:textId="2E8084F2" w:rsidR="00C47D22" w:rsidRDefault="00A013A0" w:rsidP="0057222E">
      <w:pPr>
        <w:pStyle w:val="Heading2"/>
      </w:pPr>
      <w:r>
        <w:t>Web</w:t>
      </w:r>
      <w:r w:rsidR="004F69E5">
        <w:t xml:space="preserve"> </w:t>
      </w:r>
      <w:r>
        <w:t xml:space="preserve">Application </w:t>
      </w:r>
    </w:p>
    <w:p w14:paraId="08254110" w14:textId="7E86177E" w:rsidR="004F69E5" w:rsidRPr="004F69E5" w:rsidRDefault="005F2E05" w:rsidP="004F69E5">
      <w:r>
        <w:t>Our web application</w:t>
      </w:r>
      <w:r w:rsidR="00553718">
        <w:t xml:space="preserve"> is the interface between users and the rest of the network.</w:t>
      </w:r>
      <w:r w:rsidR="000907EB">
        <w:t xml:space="preserve"> </w:t>
      </w:r>
      <w:r w:rsidR="00F42D1D">
        <w:t>After choosing a framework, we</w:t>
      </w:r>
      <w:r>
        <w:t xml:space="preserve"> designed </w:t>
      </w:r>
      <w:r w:rsidR="00F42D1D">
        <w:t xml:space="preserve">it </w:t>
      </w:r>
      <w:r>
        <w:t>to be as user-friendly and intuitive as possible</w:t>
      </w:r>
      <w:r w:rsidR="00AC2E4C">
        <w:t xml:space="preserve"> by choosing </w:t>
      </w:r>
      <w:r w:rsidR="00ED61C0">
        <w:t>colours, shapes, and a layout that resemble</w:t>
      </w:r>
      <w:r w:rsidR="004E02BE">
        <w:t>s</w:t>
      </w:r>
      <w:r w:rsidR="00ED61C0">
        <w:t xml:space="preserve"> </w:t>
      </w:r>
      <w:r w:rsidR="00BC01A5">
        <w:t>familiar smartphone messenger applications</w:t>
      </w:r>
      <w:r>
        <w:t xml:space="preserve"> (</w:t>
      </w:r>
      <w:r>
        <w:fldChar w:fldCharType="begin"/>
      </w:r>
      <w:r>
        <w:instrText xml:space="preserve"> REF _Ref180241960 \h </w:instrText>
      </w:r>
      <w:r>
        <w:fldChar w:fldCharType="separate"/>
      </w:r>
      <w:r w:rsidR="00B677E7">
        <w:t xml:space="preserve">Figure </w:t>
      </w:r>
      <w:r w:rsidR="00B677E7">
        <w:rPr>
          <w:noProof/>
        </w:rPr>
        <w:t>3</w:t>
      </w:r>
      <w:r>
        <w:fldChar w:fldCharType="end"/>
      </w:r>
      <w:r>
        <w:t>)</w:t>
      </w:r>
      <w:r w:rsidR="00AC2E4C">
        <w:t>.</w:t>
      </w:r>
      <w:r w:rsidR="000907EB">
        <w:t xml:space="preserve"> </w:t>
      </w:r>
      <w:r w:rsidR="00A76CB3">
        <w:t>Development has been completed besides the SOS button functionality.</w:t>
      </w:r>
    </w:p>
    <w:p w14:paraId="12AF9E42" w14:textId="31B6217B" w:rsidR="00ED61C0" w:rsidRDefault="00F14CD7" w:rsidP="0057222E">
      <w:pPr>
        <w:pStyle w:val="Heading3"/>
      </w:pPr>
      <w:r>
        <w:lastRenderedPageBreak/>
        <w:t xml:space="preserve">Choosing a </w:t>
      </w:r>
      <w:r w:rsidR="00BC01A5">
        <w:t>F</w:t>
      </w:r>
      <w:r>
        <w:t>ramework</w:t>
      </w:r>
    </w:p>
    <w:p w14:paraId="0C195774" w14:textId="332F30B2" w:rsidR="002423AF" w:rsidRDefault="00240362" w:rsidP="00BC6357">
      <w:r>
        <w:rPr>
          <w:noProof/>
        </w:rPr>
        <mc:AlternateContent>
          <mc:Choice Requires="wpg">
            <w:drawing>
              <wp:anchor distT="0" distB="0" distL="114300" distR="114300" simplePos="0" relativeHeight="251657219" behindDoc="0" locked="0" layoutInCell="1" allowOverlap="1" wp14:anchorId="19BAA55C" wp14:editId="63D69592">
                <wp:simplePos x="0" y="0"/>
                <wp:positionH relativeFrom="column">
                  <wp:posOffset>4193208</wp:posOffset>
                </wp:positionH>
                <wp:positionV relativeFrom="paragraph">
                  <wp:posOffset>99060</wp:posOffset>
                </wp:positionV>
                <wp:extent cx="1957705" cy="3814265"/>
                <wp:effectExtent l="0" t="0" r="4445" b="0"/>
                <wp:wrapSquare wrapText="bothSides"/>
                <wp:docPr id="1430621445" name="Group 11"/>
                <wp:cNvGraphicFramePr/>
                <a:graphic xmlns:a="http://schemas.openxmlformats.org/drawingml/2006/main">
                  <a:graphicData uri="http://schemas.microsoft.com/office/word/2010/wordprocessingGroup">
                    <wpg:wgp>
                      <wpg:cNvGrpSpPr/>
                      <wpg:grpSpPr>
                        <a:xfrm>
                          <a:off x="0" y="0"/>
                          <a:ext cx="1957705" cy="3814265"/>
                          <a:chOff x="0" y="0"/>
                          <a:chExt cx="1957705" cy="3814265"/>
                        </a:xfrm>
                      </wpg:grpSpPr>
                      <pic:pic xmlns:pic="http://schemas.openxmlformats.org/drawingml/2006/picture">
                        <pic:nvPicPr>
                          <pic:cNvPr id="779447659" name="Picture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0471" y="0"/>
                            <a:ext cx="1936750" cy="3264535"/>
                          </a:xfrm>
                          <a:prstGeom prst="rect">
                            <a:avLst/>
                          </a:prstGeom>
                          <a:effectLst/>
                        </pic:spPr>
                      </pic:pic>
                      <wps:wsp>
                        <wps:cNvPr id="721921759" name="Text Box 1"/>
                        <wps:cNvSpPr txBox="1"/>
                        <wps:spPr>
                          <a:xfrm>
                            <a:off x="0" y="3261815"/>
                            <a:ext cx="1957705" cy="552450"/>
                          </a:xfrm>
                          <a:prstGeom prst="rect">
                            <a:avLst/>
                          </a:prstGeom>
                          <a:solidFill>
                            <a:prstClr val="white"/>
                          </a:solidFill>
                          <a:ln>
                            <a:noFill/>
                          </a:ln>
                        </wps:spPr>
                        <wps:txbx>
                          <w:txbxContent>
                            <w:p w14:paraId="69BD0CA8" w14:textId="67DEBD40" w:rsidR="00CE487A" w:rsidRPr="00060F54" w:rsidRDefault="00CE487A" w:rsidP="00CE487A">
                              <w:pPr>
                                <w:pStyle w:val="Caption"/>
                                <w:rPr>
                                  <w:noProof/>
                                </w:rPr>
                              </w:pPr>
                              <w:bookmarkStart w:id="4" w:name="_Ref180241960"/>
                              <w:r>
                                <w:t xml:space="preserve">Figure </w:t>
                              </w:r>
                              <w:fldSimple w:instr=" SEQ Figure \* ARABIC ">
                                <w:r w:rsidR="00B677E7">
                                  <w:rPr>
                                    <w:noProof/>
                                  </w:rPr>
                                  <w:t>3</w:t>
                                </w:r>
                              </w:fldSimple>
                              <w:bookmarkEnd w:id="4"/>
                              <w:r w:rsidR="00AA4583">
                                <w:t xml:space="preserve">: </w:t>
                              </w:r>
                              <w:r>
                                <w:t xml:space="preserve">Current </w:t>
                              </w:r>
                              <w:r w:rsidR="00916FC0">
                                <w:t>layout</w:t>
                              </w:r>
                              <w:r>
                                <w:t xml:space="preserve"> of </w:t>
                              </w:r>
                              <w:r w:rsidR="00BC01A5">
                                <w:t>AVAlink</w:t>
                              </w:r>
                              <w:r>
                                <w:t xml:space="preserve"> </w:t>
                              </w:r>
                              <w:r w:rsidR="00AA4583">
                                <w:t>w</w:t>
                              </w:r>
                              <w:r w:rsidR="003A57C3">
                                <w:t>eb application</w:t>
                              </w:r>
                              <w:r w:rsidR="00AA4583">
                                <w:t>,</w:t>
                              </w:r>
                              <w:r w:rsidR="000B0C73">
                                <w:t xml:space="preserve"> showing a conversation between multiple nodes with different nam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9BAA55C" id="Group 11" o:spid="_x0000_s1030" style="position:absolute;margin-left:330.15pt;margin-top:7.8pt;width:154.15pt;height:300.35pt;z-index:251657219" coordsize="19577,3814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">
                <v:shape id="Picture 3" o:spid="_x0000_s1031" type="#_x0000_t75" style="position:absolute;left:204;width:19368;height:32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">
                  <v:imagedata r:id="rId13" o:title=""/>
                </v:shape>
                <v:shape id="_x0000_s1032" type="#_x0000_t202" style="position:absolute;top:32618;width:19577;height:5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" stroked="f">
                  <v:textbox inset="0,0,0,0">
                    <w:txbxContent>
                      <w:p w14:paraId="69BD0CA8" w14:textId="67DEBD40" w:rsidR="00CE487A" w:rsidRPr="00060F54" w:rsidRDefault="00CE487A" w:rsidP="00CE487A">
                        <w:pPr>
                          <w:pStyle w:val="Caption"/>
                          <w:rPr>
                            <w:noProof/>
                          </w:rPr>
                        </w:pPr>
                        <w:bookmarkStart w:id="5" w:name="_Ref180241960"/>
                        <w:r>
                          <w:t xml:space="preserve">Figure </w:t>
                        </w:r>
                        <w:fldSimple w:instr=" SEQ Figure \* ARABIC ">
                          <w:r w:rsidR="00B677E7">
                            <w:rPr>
                              <w:noProof/>
                            </w:rPr>
                            <w:t>3</w:t>
                          </w:r>
                        </w:fldSimple>
                        <w:bookmarkEnd w:id="5"/>
                        <w:r w:rsidR="00AA4583">
                          <w:t xml:space="preserve">: </w:t>
                        </w:r>
                        <w:r>
                          <w:t xml:space="preserve">Current </w:t>
                        </w:r>
                        <w:r w:rsidR="00916FC0">
                          <w:t>layout</w:t>
                        </w:r>
                        <w:r>
                          <w:t xml:space="preserve"> of </w:t>
                        </w:r>
                        <w:r w:rsidR="00BC01A5">
                          <w:t>AVAlink</w:t>
                        </w:r>
                        <w:r>
                          <w:t xml:space="preserve"> </w:t>
                        </w:r>
                        <w:r w:rsidR="00AA4583">
                          <w:t>w</w:t>
                        </w:r>
                        <w:r w:rsidR="003A57C3">
                          <w:t>eb application</w:t>
                        </w:r>
                        <w:r w:rsidR="00AA4583">
                          <w:t>,</w:t>
                        </w:r>
                        <w:r w:rsidR="000B0C73">
                          <w:t xml:space="preserve"> showing a conversation between multiple nodes with different names.</w:t>
                        </w:r>
                      </w:p>
                    </w:txbxContent>
                  </v:textbox>
                </v:shape>
                <w10:wrap type="square"/>
              </v:group>
            </w:pict>
          </mc:Fallback>
        </mc:AlternateContent>
      </w:r>
      <w:r w:rsidR="00BC01A5">
        <w:rPr>
          <w:noProof/>
        </w:rPr>
        <w:t xml:space="preserve">Initially, we </w:t>
      </w:r>
      <w:r w:rsidR="00C65463">
        <w:rPr>
          <w:noProof/>
        </w:rPr>
        <w:t>chose</w:t>
      </w:r>
      <w:r w:rsidR="00AA742B">
        <w:t xml:space="preserve"> the Blazor framework</w:t>
      </w:r>
      <w:r w:rsidR="00EC6A76">
        <w:t xml:space="preserve"> </w:t>
      </w:r>
      <w:r w:rsidR="00EE0778">
        <w:fldChar w:fldCharType="begin"/>
      </w:r>
      <w:r w:rsidR="00EE0778">
        <w:instrText xml:space="preserve"> ADDIN ZOTERO_ITEM CSL_CITATION {"citationID":"Zj0Soo5T","properties":{"formattedCitation":"[2]","plainCitation":"[2]","noteIndex":0},"citationItems":[{"id":34,"uris":["http://zotero.org/groups/5662152/items/46H2YQDC"],"itemData":{"id":34,"type":"webpage","title":"Blazor | Build client web apps with C# | .NET","URL":"https://dotnet.microsoft.com/en-us/apps/aspnet/web-apps/blazor","accessed":{"date-parts":[["2024",10,18]]}}}],"schema":"https://github.com/citation-style-language/schema/raw/master/csl-citation.json"} </w:instrText>
      </w:r>
      <w:r w:rsidR="00EE0778">
        <w:fldChar w:fldCharType="separate"/>
      </w:r>
      <w:r w:rsidR="00EE0778">
        <w:rPr>
          <w:noProof/>
        </w:rPr>
        <w:t>[2]</w:t>
      </w:r>
      <w:r w:rsidR="00EE0778">
        <w:fldChar w:fldCharType="end"/>
      </w:r>
      <w:r w:rsidR="00BC01A5">
        <w:t xml:space="preserve"> to speed up development time, but</w:t>
      </w:r>
      <w:r w:rsidR="00D27497">
        <w:t xml:space="preserve"> </w:t>
      </w:r>
      <w:r w:rsidR="00BC01A5">
        <w:t>it came at the</w:t>
      </w:r>
      <w:r w:rsidR="009417AF">
        <w:t xml:space="preserve"> cost of very large application files</w:t>
      </w:r>
      <w:r w:rsidR="00C70BFF">
        <w:t>.</w:t>
      </w:r>
      <w:r w:rsidR="00CD169C">
        <w:t xml:space="preserve"> </w:t>
      </w:r>
      <w:r w:rsidR="00BC01A5">
        <w:t xml:space="preserve">We </w:t>
      </w:r>
      <w:r w:rsidR="002F6358">
        <w:t xml:space="preserve">found </w:t>
      </w:r>
      <w:r w:rsidR="00BC01A5">
        <w:t>these were</w:t>
      </w:r>
      <w:r w:rsidR="0038179F">
        <w:t xml:space="preserve"> too large to be </w:t>
      </w:r>
      <w:r w:rsidR="00BC01A5">
        <w:t xml:space="preserve">reliably </w:t>
      </w:r>
      <w:r w:rsidR="00C70BFF">
        <w:t>served by our micro</w:t>
      </w:r>
      <w:r w:rsidR="004C6CFB">
        <w:t>processor</w:t>
      </w:r>
      <w:r w:rsidR="00BC01A5">
        <w:t xml:space="preserve">, so we </w:t>
      </w:r>
      <w:r w:rsidR="00846045">
        <w:t>pivoted to a more traditional approach</w:t>
      </w:r>
      <w:r w:rsidR="00BC01A5">
        <w:t>.</w:t>
      </w:r>
      <w:r w:rsidR="00846045">
        <w:t xml:space="preserve"> </w:t>
      </w:r>
      <w:r w:rsidR="00BC01A5">
        <w:t>W</w:t>
      </w:r>
      <w:r w:rsidR="00846045">
        <w:t>riting the web application using only HTML, CSS</w:t>
      </w:r>
      <w:r w:rsidR="001633C9">
        <w:t>,</w:t>
      </w:r>
      <w:r w:rsidR="00846045">
        <w:t xml:space="preserve"> and vanilla </w:t>
      </w:r>
      <w:r w:rsidR="00797BA0">
        <w:t>JavaScript</w:t>
      </w:r>
      <w:r w:rsidR="00BC01A5">
        <w:t xml:space="preserve"> </w:t>
      </w:r>
      <w:r w:rsidR="00CF1809">
        <w:t xml:space="preserve">creates </w:t>
      </w:r>
      <w:r w:rsidR="00087952">
        <w:t xml:space="preserve">file sizes </w:t>
      </w:r>
      <w:r w:rsidR="001762D4">
        <w:t>several orders of magnitude smaller</w:t>
      </w:r>
      <w:r w:rsidR="0048134E">
        <w:t xml:space="preserve"> than a comparable app written with Blazor</w:t>
      </w:r>
      <w:r w:rsidR="005D7626">
        <w:t>.</w:t>
      </w:r>
      <w:r w:rsidR="0048134E">
        <w:t xml:space="preserve"> </w:t>
      </w:r>
      <w:r w:rsidR="00C65463">
        <w:t>In our testing we were able to</w:t>
      </w:r>
      <w:r w:rsidR="00F4210C">
        <w:t xml:space="preserve"> store these small</w:t>
      </w:r>
      <w:r w:rsidR="00367726">
        <w:t xml:space="preserve"> static files on a SD card and</w:t>
      </w:r>
      <w:r w:rsidR="00BC01A5">
        <w:t xml:space="preserve"> reliably </w:t>
      </w:r>
      <w:r w:rsidR="00367726">
        <w:t>serve</w:t>
      </w:r>
      <w:r w:rsidR="00A03D29">
        <w:t xml:space="preserve"> them</w:t>
      </w:r>
      <w:r w:rsidR="00367726">
        <w:t xml:space="preserve"> to a user’s browser. </w:t>
      </w:r>
    </w:p>
    <w:p w14:paraId="6D6BF424" w14:textId="0DA5F083" w:rsidR="00F14CD7" w:rsidRDefault="00497F5B" w:rsidP="0057222E">
      <w:pPr>
        <w:pStyle w:val="Heading3"/>
      </w:pPr>
      <w:r>
        <w:t>Functionality</w:t>
      </w:r>
    </w:p>
    <w:p w14:paraId="3BA8F48A" w14:textId="328D98A5" w:rsidR="00EF21FA" w:rsidRDefault="00D305B4" w:rsidP="00BC6357">
      <w:r>
        <w:t xml:space="preserve">We’ve designed a public channel where all nodes can post </w:t>
      </w:r>
      <w:r w:rsidR="00236459">
        <w:t xml:space="preserve">and read </w:t>
      </w:r>
      <w:r>
        <w:t>messages.</w:t>
      </w:r>
      <w:r w:rsidR="007B1658">
        <w:t xml:space="preserve"> </w:t>
      </w:r>
      <w:r w:rsidR="00F42D1D">
        <w:t>When a user connects to</w:t>
      </w:r>
      <w:r w:rsidR="00127306">
        <w:t xml:space="preserve"> </w:t>
      </w:r>
      <w:r w:rsidR="00A76CB3">
        <w:rPr>
          <w:i/>
          <w:iCs/>
        </w:rPr>
        <w:t>http://</w:t>
      </w:r>
      <w:r w:rsidR="00F64680">
        <w:rPr>
          <w:i/>
          <w:iCs/>
        </w:rPr>
        <w:t>avalink.local</w:t>
      </w:r>
      <w:r w:rsidR="00A76CB3">
        <w:rPr>
          <w:i/>
          <w:iCs/>
        </w:rPr>
        <w:t>/</w:t>
      </w:r>
      <w:r w:rsidR="00F64680">
        <w:t xml:space="preserve"> on our AVAlink Wi-Fi network</w:t>
      </w:r>
      <w:r w:rsidR="00916FC0">
        <w:t>,</w:t>
      </w:r>
      <w:r w:rsidR="00D735C6">
        <w:t xml:space="preserve"> </w:t>
      </w:r>
      <w:r w:rsidR="00916FC0">
        <w:t>t</w:t>
      </w:r>
      <w:r w:rsidR="00236459">
        <w:t>he app</w:t>
      </w:r>
      <w:r w:rsidR="00916FC0">
        <w:t xml:space="preserve"> loads the layout,</w:t>
      </w:r>
      <w:r w:rsidR="00236459">
        <w:t xml:space="preserve"> fetches the </w:t>
      </w:r>
      <w:r w:rsidR="006878EB">
        <w:t>chat history from the server</w:t>
      </w:r>
      <w:r w:rsidR="00916FC0">
        <w:t>,</w:t>
      </w:r>
      <w:r w:rsidR="006878EB">
        <w:t xml:space="preserve"> and</w:t>
      </w:r>
      <w:r w:rsidR="00E105FE">
        <w:t xml:space="preserve"> populate</w:t>
      </w:r>
      <w:r w:rsidR="006878EB">
        <w:t>s</w:t>
      </w:r>
      <w:r w:rsidR="00E105FE">
        <w:t xml:space="preserve"> the chat window</w:t>
      </w:r>
      <w:r w:rsidR="00F42D1D">
        <w:t xml:space="preserve"> (</w:t>
      </w:r>
      <w:r w:rsidR="002166C8">
        <w:fldChar w:fldCharType="begin"/>
      </w:r>
      <w:r w:rsidR="002166C8">
        <w:instrText xml:space="preserve"> REF _Ref180692725 \h </w:instrText>
      </w:r>
      <w:r w:rsidR="002166C8">
        <w:fldChar w:fldCharType="separate"/>
      </w:r>
      <w:r w:rsidR="00B677E7">
        <w:t>Appendix A – Block Diagrams</w:t>
      </w:r>
      <w:r w:rsidR="002166C8">
        <w:fldChar w:fldCharType="end"/>
      </w:r>
      <w:r w:rsidR="00AF5AB7">
        <w:t xml:space="preserve">, </w:t>
      </w:r>
      <w:r w:rsidR="00AF5AB7">
        <w:fldChar w:fldCharType="begin"/>
      </w:r>
      <w:r w:rsidR="00AF5AB7">
        <w:instrText xml:space="preserve"> REF _Ref180692593 \h </w:instrText>
      </w:r>
      <w:r w:rsidR="00AF5AB7">
        <w:fldChar w:fldCharType="separate"/>
      </w:r>
      <w:r w:rsidR="00B677E7">
        <w:t xml:space="preserve">Figure </w:t>
      </w:r>
      <w:r w:rsidR="00B677E7">
        <w:rPr>
          <w:noProof/>
        </w:rPr>
        <w:t>7</w:t>
      </w:r>
      <w:r w:rsidR="00AF5AB7">
        <w:fldChar w:fldCharType="end"/>
      </w:r>
      <w:r w:rsidR="002166C8">
        <w:t xml:space="preserve">) </w:t>
      </w:r>
      <w:r w:rsidR="00916FC0">
        <w:t xml:space="preserve">The user can send messages to the rest of the network using </w:t>
      </w:r>
      <w:r w:rsidR="00E105FE">
        <w:t xml:space="preserve"> </w:t>
      </w:r>
      <w:r w:rsidR="00E2435F">
        <w:t>the chat box</w:t>
      </w:r>
      <w:r w:rsidR="00EF21FA">
        <w:t>.</w:t>
      </w:r>
      <w:r w:rsidR="00241BCA">
        <w:t xml:space="preserve"> </w:t>
      </w:r>
      <w:r w:rsidR="00EF21FA">
        <w:t xml:space="preserve">We </w:t>
      </w:r>
      <w:r w:rsidR="00241BCA">
        <w:t>will implement the SOS button functionality over the next few weeks.</w:t>
      </w:r>
    </w:p>
    <w:p w14:paraId="7E9A05F5" w14:textId="51263E28" w:rsidR="00F42D1D" w:rsidRDefault="00F42D1D" w:rsidP="00F42D1D">
      <w:pPr>
        <w:pStyle w:val="Heading3"/>
      </w:pPr>
      <w:r>
        <w:t>Layout</w:t>
      </w:r>
    </w:p>
    <w:p w14:paraId="0DBA47C2" w14:textId="71E23495" w:rsidR="002423AF" w:rsidRDefault="00D735C6" w:rsidP="00BC6357">
      <w:r>
        <w:t>T</w:t>
      </w:r>
      <w:r w:rsidR="00B8316B">
        <w:t>he</w:t>
      </w:r>
      <w:r>
        <w:t xml:space="preserve"> sent and received messages</w:t>
      </w:r>
      <w:r w:rsidR="00B8316B">
        <w:t xml:space="preserve"> </w:t>
      </w:r>
      <w:r w:rsidR="006878EB">
        <w:t>are</w:t>
      </w:r>
      <w:r w:rsidR="008203A3">
        <w:t xml:space="preserve"> </w:t>
      </w:r>
      <w:r w:rsidR="00BD429D">
        <w:t xml:space="preserve">displayed </w:t>
      </w:r>
      <w:r w:rsidR="0024656D">
        <w:t>on the screen in chronological order</w:t>
      </w:r>
      <w:r w:rsidR="006878EB">
        <w:t>.</w:t>
      </w:r>
      <w:r w:rsidR="004804DA">
        <w:t xml:space="preserve"> As shown in </w:t>
      </w:r>
      <w:r w:rsidR="004804DA">
        <w:fldChar w:fldCharType="begin"/>
      </w:r>
      <w:r w:rsidR="004804DA">
        <w:instrText xml:space="preserve"> REF _Ref180241960 \h </w:instrText>
      </w:r>
      <w:r w:rsidR="004804DA">
        <w:fldChar w:fldCharType="separate"/>
      </w:r>
      <w:r w:rsidR="00B677E7">
        <w:t xml:space="preserve">Figure </w:t>
      </w:r>
      <w:r w:rsidR="00B677E7">
        <w:rPr>
          <w:noProof/>
        </w:rPr>
        <w:t>3</w:t>
      </w:r>
      <w:r w:rsidR="004804DA">
        <w:fldChar w:fldCharType="end"/>
      </w:r>
      <w:r w:rsidR="004804DA">
        <w:t>,</w:t>
      </w:r>
      <w:r w:rsidR="006878EB">
        <w:t xml:space="preserve"> </w:t>
      </w:r>
      <w:r w:rsidR="004804DA">
        <w:t>m</w:t>
      </w:r>
      <w:r w:rsidR="006878EB">
        <w:t>essages posted by the</w:t>
      </w:r>
      <w:r w:rsidR="005A7C0A">
        <w:t xml:space="preserve"> node</w:t>
      </w:r>
      <w:r w:rsidR="004804DA">
        <w:t xml:space="preserve"> the user is connected to</w:t>
      </w:r>
      <w:r w:rsidR="005A7C0A">
        <w:t xml:space="preserve"> are </w:t>
      </w:r>
      <w:r w:rsidR="00ED7E09">
        <w:t xml:space="preserve">on the right of the screen in a green bubble, and messages received are </w:t>
      </w:r>
      <w:r w:rsidR="004804DA">
        <w:t>on the left in blue bubbles</w:t>
      </w:r>
      <w:r w:rsidR="002A2E57">
        <w:t xml:space="preserve"> </w:t>
      </w:r>
      <w:r w:rsidR="003B2FC9">
        <w:t>and stamped with the node they came from</w:t>
      </w:r>
      <w:r w:rsidR="0024656D">
        <w:t xml:space="preserve">. </w:t>
      </w:r>
    </w:p>
    <w:p w14:paraId="20A1D2E5" w14:textId="65533B8E" w:rsidR="00872795" w:rsidRDefault="000B58AC" w:rsidP="0057222E">
      <w:pPr>
        <w:pStyle w:val="Heading2"/>
      </w:pPr>
      <w:r w:rsidRPr="00AA480F">
        <w:t>Firmware</w:t>
      </w:r>
    </w:p>
    <w:p w14:paraId="58C703AD" w14:textId="50FC06B5" w:rsidR="008A73BB" w:rsidRDefault="00873F4A" w:rsidP="00112078">
      <w:r>
        <w:t xml:space="preserve">The </w:t>
      </w:r>
      <w:r w:rsidR="009F1CE5">
        <w:t>AVAlink firmware will provide the low-level hardware cont</w:t>
      </w:r>
      <w:r w:rsidR="00D70320">
        <w:t>rol users require to access our network</w:t>
      </w:r>
      <w:r w:rsidR="00F74C32">
        <w:t xml:space="preserve">. </w:t>
      </w:r>
      <w:r w:rsidR="008A73BB">
        <w:t>After deciding between C++ and Rust for our firmware programming language, we designed detailed flowchart</w:t>
      </w:r>
      <w:r w:rsidR="009B2B4C">
        <w:t>s</w:t>
      </w:r>
      <w:r w:rsidR="008A73BB">
        <w:t xml:space="preserve"> describing the firmware’s operation (</w:t>
      </w:r>
      <w:r w:rsidR="00AF5AB7">
        <w:fldChar w:fldCharType="begin"/>
      </w:r>
      <w:r w:rsidR="00AF5AB7">
        <w:instrText xml:space="preserve"> REF _Ref180692725 \h </w:instrText>
      </w:r>
      <w:r w:rsidR="00AF5AB7">
        <w:fldChar w:fldCharType="separate"/>
      </w:r>
      <w:r w:rsidR="00B677E7">
        <w:t>Appendix A – Block Diagrams</w:t>
      </w:r>
      <w:r w:rsidR="00AF5AB7">
        <w:fldChar w:fldCharType="end"/>
      </w:r>
      <w:r w:rsidR="008A73BB">
        <w:t>)</w:t>
      </w:r>
      <w:r w:rsidR="009B2B4C">
        <w:t>, and now we are implementing these processes in code.</w:t>
      </w:r>
    </w:p>
    <w:p w14:paraId="1C7A882D" w14:textId="77777777" w:rsidR="008A73BB" w:rsidRDefault="008A73BB" w:rsidP="00112078"/>
    <w:p w14:paraId="48AD7A59" w14:textId="008E186E" w:rsidR="008A73BB" w:rsidRDefault="00505C73" w:rsidP="00112078">
      <w:r>
        <w:t>Data will arrive from</w:t>
      </w:r>
      <w:r w:rsidR="00A51340">
        <w:t xml:space="preserve"> both</w:t>
      </w:r>
      <w:r>
        <w:t xml:space="preserve"> the LoRa </w:t>
      </w:r>
      <w:r w:rsidR="00A51340">
        <w:t xml:space="preserve">network and the web server at any time, so </w:t>
      </w:r>
      <w:r w:rsidR="00D60CD7">
        <w:t>the</w:t>
      </w:r>
      <w:r w:rsidR="00087CE5">
        <w:t>se two interfaces will need to operate independently</w:t>
      </w:r>
      <w:r w:rsidR="006B0BB2">
        <w:t xml:space="preserve"> of each</w:t>
      </w:r>
      <w:r w:rsidR="008761A0">
        <w:t xml:space="preserve"> </w:t>
      </w:r>
      <w:r w:rsidR="006B0BB2">
        <w:t>other</w:t>
      </w:r>
      <w:r w:rsidR="00087CE5">
        <w:t xml:space="preserve"> and share time on the MPU. </w:t>
      </w:r>
      <w:r w:rsidR="00AD27A0">
        <w:t>W</w:t>
      </w:r>
      <w:r w:rsidR="008761A0">
        <w:t>e</w:t>
      </w:r>
      <w:r w:rsidR="00087CE5">
        <w:t xml:space="preserve"> divided </w:t>
      </w:r>
      <w:r w:rsidR="00E13DDA">
        <w:t xml:space="preserve">the LoRa and web server processes into two separate </w:t>
      </w:r>
      <w:r w:rsidR="00E13DDA" w:rsidRPr="00E13DDA">
        <w:rPr>
          <w:i/>
          <w:iCs/>
        </w:rPr>
        <w:t>tasks</w:t>
      </w:r>
      <w:r w:rsidR="00CF536B">
        <w:rPr>
          <w:i/>
          <w:iCs/>
        </w:rPr>
        <w:t xml:space="preserve"> </w:t>
      </w:r>
      <w:r w:rsidR="00CF536B">
        <w:t xml:space="preserve">– </w:t>
      </w:r>
      <w:r w:rsidR="008761A0">
        <w:t xml:space="preserve">a technical term for </w:t>
      </w:r>
      <w:r w:rsidR="00824F8E">
        <w:t>processes that can run independently of each other</w:t>
      </w:r>
      <w:r w:rsidR="00F66063">
        <w:t xml:space="preserve">. </w:t>
      </w:r>
      <w:r w:rsidR="000F5EBE">
        <w:t xml:space="preserve">These tasks will be managed by a </w:t>
      </w:r>
      <w:r w:rsidR="000F5EBE">
        <w:rPr>
          <w:i/>
          <w:iCs/>
        </w:rPr>
        <w:t>task scheduler</w:t>
      </w:r>
      <w:r w:rsidR="00CF536B">
        <w:t xml:space="preserve"> </w:t>
      </w:r>
      <w:r w:rsidR="006A5703">
        <w:t>–</w:t>
      </w:r>
      <w:r w:rsidR="000F5EBE">
        <w:t xml:space="preserve"> </w:t>
      </w:r>
      <w:r w:rsidR="004F60BB">
        <w:t xml:space="preserve">a program that allocates </w:t>
      </w:r>
      <w:r w:rsidR="00C97389">
        <w:t xml:space="preserve">the processing </w:t>
      </w:r>
      <w:r w:rsidR="001515BE">
        <w:t>power,</w:t>
      </w:r>
      <w:r w:rsidR="00C97389">
        <w:t xml:space="preserve"> </w:t>
      </w:r>
      <w:r w:rsidR="001515BE">
        <w:t>preventing</w:t>
      </w:r>
      <w:r w:rsidR="00F66063">
        <w:t xml:space="preserve"> </w:t>
      </w:r>
      <w:r w:rsidR="001515BE">
        <w:t>tasks from</w:t>
      </w:r>
      <w:r w:rsidR="00F66063">
        <w:t xml:space="preserve"> conflict</w:t>
      </w:r>
      <w:r w:rsidR="001515BE">
        <w:t>ing</w:t>
      </w:r>
      <w:r w:rsidR="00F66063">
        <w:t xml:space="preserve"> with each</w:t>
      </w:r>
      <w:r w:rsidR="00761CA4">
        <w:t xml:space="preserve"> other. This task scheduler will be built using a framework called </w:t>
      </w:r>
      <w:r w:rsidR="00761CA4">
        <w:rPr>
          <w:i/>
          <w:iCs/>
        </w:rPr>
        <w:t>FreeRTOS</w:t>
      </w:r>
      <w:r w:rsidR="00761CA4">
        <w:t xml:space="preserve">, a very popular </w:t>
      </w:r>
      <w:r w:rsidR="001027EF">
        <w:t xml:space="preserve">choice in small-processor software development. </w:t>
      </w:r>
    </w:p>
    <w:p w14:paraId="2618E29D" w14:textId="3A6B1337" w:rsidR="004C4C2B" w:rsidRDefault="004C4C2B" w:rsidP="00AC10FF">
      <w:pPr>
        <w:pStyle w:val="Heading3"/>
      </w:pPr>
      <w:r>
        <w:lastRenderedPageBreak/>
        <w:t>An Adventure in Rust</w:t>
      </w:r>
    </w:p>
    <w:p w14:paraId="3BEC87C8" w14:textId="37BD60DC" w:rsidR="00B11824" w:rsidRDefault="00D13244" w:rsidP="0057761F">
      <w:r>
        <w:t>Originally,</w:t>
      </w:r>
      <w:r w:rsidR="00D26B13">
        <w:t xml:space="preserve"> we</w:t>
      </w:r>
      <w:r w:rsidR="004C4C2B">
        <w:t xml:space="preserve"> hop</w:t>
      </w:r>
      <w:r w:rsidR="00D26B13">
        <w:t>ed</w:t>
      </w:r>
      <w:r w:rsidR="004C4C2B">
        <w:t xml:space="preserve"> to use the Rust programming language to develop our firmware</w:t>
      </w:r>
      <w:r w:rsidR="00A733B1">
        <w:t xml:space="preserve"> because of its memory safety guarantees</w:t>
      </w:r>
      <w:r w:rsidR="004C4C2B">
        <w:t xml:space="preserve">, but </w:t>
      </w:r>
      <w:r w:rsidR="000B1BC3">
        <w:t>shortly after beginning development we pivoted to C++</w:t>
      </w:r>
      <w:r w:rsidR="00E004A9">
        <w:t>.</w:t>
      </w:r>
      <w:r w:rsidR="004E1BF6">
        <w:t xml:space="preserve"> </w:t>
      </w:r>
      <w:r w:rsidR="00B35C7B">
        <w:t xml:space="preserve">We started our firmware development by writing a small web server in both languages and compared the development experience. </w:t>
      </w:r>
      <w:r w:rsidR="00624B0C">
        <w:t xml:space="preserve">C++ </w:t>
      </w:r>
      <w:r w:rsidR="003F20D2">
        <w:t>gave us much faster development time</w:t>
      </w:r>
      <w:r w:rsidR="00B35C7B">
        <w:t xml:space="preserve"> because there were more</w:t>
      </w:r>
      <w:r w:rsidR="00326B9C">
        <w:t xml:space="preserve"> </w:t>
      </w:r>
      <w:r w:rsidR="00394E68">
        <w:t>open-source</w:t>
      </w:r>
      <w:r w:rsidR="00326B9C">
        <w:t xml:space="preserve"> libraries</w:t>
      </w:r>
      <w:r w:rsidR="00EB4889">
        <w:t xml:space="preserve"> </w:t>
      </w:r>
      <w:r w:rsidR="006D4988">
        <w:t>for our specific applications</w:t>
      </w:r>
      <w:r w:rsidR="006749ED">
        <w:t xml:space="preserve"> in C++</w:t>
      </w:r>
      <w:r w:rsidR="00B96E70">
        <w:t xml:space="preserve">. </w:t>
      </w:r>
      <w:r>
        <w:t xml:space="preserve">We </w:t>
      </w:r>
      <w:r w:rsidR="00B96E70">
        <w:t xml:space="preserve">decided the </w:t>
      </w:r>
      <w:r w:rsidR="0083741C">
        <w:t xml:space="preserve">additional memory </w:t>
      </w:r>
      <w:r w:rsidR="00B96E70">
        <w:t xml:space="preserve">safety and easy tooling provided by Rust wasn’t worth the </w:t>
      </w:r>
      <w:r w:rsidR="008D0649">
        <w:t xml:space="preserve">added time and effort to develop some necessary libraries from scratch. </w:t>
      </w:r>
    </w:p>
    <w:p w14:paraId="6669304D" w14:textId="6F36ECD4" w:rsidR="0057761F" w:rsidRDefault="0057761F" w:rsidP="0057761F">
      <w:pPr>
        <w:pStyle w:val="Heading3"/>
      </w:pPr>
      <w:r>
        <w:t>Web Server</w:t>
      </w:r>
    </w:p>
    <w:p w14:paraId="0FEE4B1C" w14:textId="13465F82" w:rsidR="002812FC" w:rsidRDefault="0057761F" w:rsidP="009B0A12">
      <w:r>
        <w:t>The web server</w:t>
      </w:r>
      <w:r w:rsidR="004869F7">
        <w:t xml:space="preserve"> task</w:t>
      </w:r>
      <w:r>
        <w:t xml:space="preserve"> can serve the web app quickly and reliably</w:t>
      </w:r>
      <w:r w:rsidR="005E063A">
        <w:t xml:space="preserve"> using the files on </w:t>
      </w:r>
      <w:r w:rsidR="00E43D7D">
        <w:t>the Petal’s SD card</w:t>
      </w:r>
      <w:r>
        <w:t>.</w:t>
      </w:r>
      <w:r w:rsidR="0003282D">
        <w:t xml:space="preserve"> </w:t>
      </w:r>
      <w:r w:rsidR="00081830">
        <w:t xml:space="preserve">Messages can be sent and received </w:t>
      </w:r>
      <w:r w:rsidR="00E86A3E">
        <w:t>between different users connected to the same Petal node</w:t>
      </w:r>
      <w:r w:rsidR="00095F18">
        <w:t xml:space="preserve">. </w:t>
      </w:r>
      <w:r w:rsidR="006819A3">
        <w:t>Next, w</w:t>
      </w:r>
      <w:r w:rsidR="00F85B5D">
        <w:t xml:space="preserve">e </w:t>
      </w:r>
      <w:r w:rsidR="002E0D9B">
        <w:t xml:space="preserve">will implement the ability to store and fetch </w:t>
      </w:r>
      <w:r w:rsidR="00F722A1">
        <w:t>message history</w:t>
      </w:r>
      <w:r w:rsidR="004F21DA">
        <w:t xml:space="preserve"> from the SD card and </w:t>
      </w:r>
      <w:r w:rsidR="00B932C9">
        <w:t>to send and receive messages from the LoRa network</w:t>
      </w:r>
      <w:r w:rsidR="006819A3">
        <w:t>.</w:t>
      </w:r>
    </w:p>
    <w:p w14:paraId="4C47FE61" w14:textId="14637281" w:rsidR="002852A8" w:rsidRDefault="002852A8" w:rsidP="002852A8">
      <w:pPr>
        <w:pStyle w:val="Heading3"/>
      </w:pPr>
      <w:r>
        <w:t>LoRa</w:t>
      </w:r>
      <w:r w:rsidR="00137410">
        <w:t xml:space="preserve"> Network</w:t>
      </w:r>
    </w:p>
    <w:p w14:paraId="6DAA8172" w14:textId="62CA93B5" w:rsidR="002852A8" w:rsidRDefault="002852A8" w:rsidP="002852A8">
      <w:r>
        <w:t xml:space="preserve">We’ve designed our LoRa </w:t>
      </w:r>
      <w:r w:rsidR="005A5749">
        <w:t>P2P layer</w:t>
      </w:r>
      <w:r w:rsidR="0091723F">
        <w:t xml:space="preserve"> (</w:t>
      </w:r>
      <w:r w:rsidR="005A5749">
        <w:t xml:space="preserve">see </w:t>
      </w:r>
      <w:r w:rsidR="005A5749">
        <w:fldChar w:fldCharType="begin"/>
      </w:r>
      <w:r w:rsidR="005A5749">
        <w:instrText xml:space="preserve"> REF _Ref180657725 \h </w:instrText>
      </w:r>
      <w:r w:rsidR="005A5749">
        <w:fldChar w:fldCharType="separate"/>
      </w:r>
      <w:r w:rsidR="00B677E7">
        <w:t>Layer 2 – LoRa ‘Peer to Peer’ (P2P)</w:t>
      </w:r>
      <w:r w:rsidR="005A5749">
        <w:fldChar w:fldCharType="end"/>
      </w:r>
      <w:r w:rsidR="00DC2163">
        <w:t xml:space="preserve"> below</w:t>
      </w:r>
      <w:r w:rsidR="006819A3">
        <w:t>). Next, we</w:t>
      </w:r>
      <w:r w:rsidR="00137410">
        <w:t xml:space="preserve"> </w:t>
      </w:r>
      <w:r w:rsidR="00E43D7D">
        <w:t xml:space="preserve">will </w:t>
      </w:r>
      <w:r w:rsidR="00137410">
        <w:t xml:space="preserve">implement it in </w:t>
      </w:r>
      <w:r w:rsidR="008E1651">
        <w:t>the LoRa task</w:t>
      </w:r>
      <w:r w:rsidR="00137410">
        <w:t>.</w:t>
      </w:r>
    </w:p>
    <w:p w14:paraId="32AF7505" w14:textId="2F79C6B9" w:rsidR="00137410" w:rsidRDefault="0068356F" w:rsidP="00137410">
      <w:pPr>
        <w:pStyle w:val="Heading3"/>
      </w:pPr>
      <w:r>
        <w:t xml:space="preserve">FreeRTOS </w:t>
      </w:r>
      <w:r w:rsidR="002E0D9B">
        <w:t>Task Scheduler</w:t>
      </w:r>
    </w:p>
    <w:p w14:paraId="5D8683AD" w14:textId="6DABB157" w:rsidR="00D40FF3" w:rsidRDefault="00B932C9" w:rsidP="00416932">
      <w:r>
        <w:t xml:space="preserve">The task scheduler will </w:t>
      </w:r>
      <w:r w:rsidR="00CB3805">
        <w:t xml:space="preserve">prevent the webserver task from </w:t>
      </w:r>
      <w:r w:rsidR="00E365B6">
        <w:t xml:space="preserve">getting in the way of the LoRa task, and vice-versa. It will also provide methods for </w:t>
      </w:r>
      <w:r w:rsidR="00B2449D">
        <w:t xml:space="preserve">network messages </w:t>
      </w:r>
      <w:r w:rsidR="00DA5C96">
        <w:t>to be passed between the</w:t>
      </w:r>
      <w:r w:rsidR="0068356F">
        <w:t xml:space="preserve">m. </w:t>
      </w:r>
      <w:r w:rsidR="00776009">
        <w:t>We</w:t>
      </w:r>
      <w:r w:rsidR="00C917E3">
        <w:t xml:space="preserve"> ha</w:t>
      </w:r>
      <w:r w:rsidR="00776009">
        <w:t xml:space="preserve">ve designed a flow chart describing how </w:t>
      </w:r>
      <w:r w:rsidR="002E0D9B">
        <w:t>the task scheduler</w:t>
      </w:r>
      <w:r w:rsidR="00416932">
        <w:t xml:space="preserve"> will work (</w:t>
      </w:r>
      <w:r w:rsidR="00EE3511">
        <w:fldChar w:fldCharType="begin"/>
      </w:r>
      <w:r w:rsidR="00EE3511">
        <w:instrText xml:space="preserve"> REF _Ref180692725 \h </w:instrText>
      </w:r>
      <w:r w:rsidR="00EE3511">
        <w:fldChar w:fldCharType="separate"/>
      </w:r>
      <w:r w:rsidR="00B677E7">
        <w:t>Appendix A – Block Diagrams</w:t>
      </w:r>
      <w:r w:rsidR="00EE3511">
        <w:fldChar w:fldCharType="end"/>
      </w:r>
      <w:r w:rsidR="00EE3511">
        <w:t xml:space="preserve">, </w:t>
      </w:r>
      <w:r w:rsidR="00EE3511">
        <w:fldChar w:fldCharType="begin"/>
      </w:r>
      <w:r w:rsidR="00EE3511">
        <w:instrText xml:space="preserve"> REF _Ref180692840 \h </w:instrText>
      </w:r>
      <w:r w:rsidR="00EE3511">
        <w:fldChar w:fldCharType="separate"/>
      </w:r>
      <w:r w:rsidR="00B677E7">
        <w:t xml:space="preserve">Figure </w:t>
      </w:r>
      <w:r w:rsidR="00B677E7">
        <w:rPr>
          <w:noProof/>
        </w:rPr>
        <w:t>8</w:t>
      </w:r>
      <w:r w:rsidR="00EE3511">
        <w:fldChar w:fldCharType="end"/>
      </w:r>
      <w:r w:rsidR="00416932">
        <w:t>)</w:t>
      </w:r>
      <w:r w:rsidR="00CF3145">
        <w:t>,</w:t>
      </w:r>
      <w:r w:rsidR="00416932">
        <w:t xml:space="preserve"> and </w:t>
      </w:r>
      <w:r w:rsidR="00CF3145">
        <w:t>development begins this week</w:t>
      </w:r>
      <w:r w:rsidR="00C917E3">
        <w:t>.</w:t>
      </w:r>
    </w:p>
    <w:p w14:paraId="66AA5682" w14:textId="616A4CE7" w:rsidR="00AD7982" w:rsidRDefault="00840098" w:rsidP="0057222E">
      <w:pPr>
        <w:pStyle w:val="Heading2"/>
      </w:pPr>
      <w:r>
        <w:rPr>
          <w:noProof/>
        </w:rPr>
        <mc:AlternateContent>
          <mc:Choice Requires="wpg">
            <w:drawing>
              <wp:anchor distT="0" distB="0" distL="114300" distR="114300" simplePos="0" relativeHeight="251658246" behindDoc="0" locked="0" layoutInCell="1" allowOverlap="1" wp14:anchorId="46151328" wp14:editId="42A724EC">
                <wp:simplePos x="0" y="0"/>
                <wp:positionH relativeFrom="column">
                  <wp:posOffset>2576223</wp:posOffset>
                </wp:positionH>
                <wp:positionV relativeFrom="paragraph">
                  <wp:posOffset>243536</wp:posOffset>
                </wp:positionV>
                <wp:extent cx="3419475" cy="2428875"/>
                <wp:effectExtent l="0" t="0" r="0" b="9525"/>
                <wp:wrapSquare wrapText="bothSides"/>
                <wp:docPr id="338883645" name="Group 8"/>
                <wp:cNvGraphicFramePr/>
                <a:graphic xmlns:a="http://schemas.openxmlformats.org/drawingml/2006/main">
                  <a:graphicData uri="http://schemas.microsoft.com/office/word/2010/wordprocessingGroup">
                    <wpg:wgp>
                      <wpg:cNvGrpSpPr/>
                      <wpg:grpSpPr>
                        <a:xfrm>
                          <a:off x="0" y="0"/>
                          <a:ext cx="3419475" cy="2428875"/>
                          <a:chOff x="0" y="0"/>
                          <a:chExt cx="3419475" cy="2428875"/>
                        </a:xfrm>
                      </wpg:grpSpPr>
                      <pic:pic xmlns:pic="http://schemas.openxmlformats.org/drawingml/2006/picture">
                        <pic:nvPicPr>
                          <pic:cNvPr id="83027424" name="Picture 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419475" cy="1951990"/>
                          </a:xfrm>
                          <a:prstGeom prst="rect">
                            <a:avLst/>
                          </a:prstGeom>
                          <a:noFill/>
                          <a:ln>
                            <a:noFill/>
                          </a:ln>
                        </pic:spPr>
                      </pic:pic>
                      <wps:wsp>
                        <wps:cNvPr id="1653312765" name="Text Box 1"/>
                        <wps:cNvSpPr txBox="1"/>
                        <wps:spPr>
                          <a:xfrm>
                            <a:off x="174928" y="2162175"/>
                            <a:ext cx="2838450" cy="266700"/>
                          </a:xfrm>
                          <a:prstGeom prst="rect">
                            <a:avLst/>
                          </a:prstGeom>
                          <a:solidFill>
                            <a:prstClr val="white"/>
                          </a:solidFill>
                          <a:ln>
                            <a:noFill/>
                          </a:ln>
                        </wps:spPr>
                        <wps:txbx>
                          <w:txbxContent>
                            <w:p w14:paraId="57C8EEDD" w14:textId="390D9C3F" w:rsidR="00BC4ED5" w:rsidRPr="00E37DD4" w:rsidRDefault="00BC4ED5" w:rsidP="00BC4ED5">
                              <w:pPr>
                                <w:pStyle w:val="Caption"/>
                                <w:rPr>
                                  <w:rFonts w:asciiTheme="majorHAnsi" w:eastAsiaTheme="majorEastAsia" w:hAnsiTheme="majorHAnsi" w:cstheme="majorBidi"/>
                                  <w:color w:val="0F4761" w:themeColor="accent1" w:themeShade="BF"/>
                                  <w:sz w:val="32"/>
                                  <w:szCs w:val="32"/>
                                </w:rPr>
                              </w:pPr>
                              <w:bookmarkStart w:id="6" w:name="_Ref180656120"/>
                              <w:r>
                                <w:t xml:space="preserve">Figure </w:t>
                              </w:r>
                              <w:fldSimple w:instr=" SEQ Figure \* ARABIC ">
                                <w:r w:rsidR="00B677E7">
                                  <w:rPr>
                                    <w:noProof/>
                                  </w:rPr>
                                  <w:t>4</w:t>
                                </w:r>
                              </w:fldSimple>
                              <w:bookmarkEnd w:id="6"/>
                              <w:r>
                                <w:t>: The layers of the AVAlink network st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151328" id="Group 8" o:spid="_x0000_s1033" style="position:absolute;margin-left:202.85pt;margin-top:19.2pt;width:269.25pt;height:191.25pt;z-index:251658246" coordsize="34194,24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">
                <v:shape id="Picture 9" o:spid="_x0000_s1034" type="#_x0000_t75" style="position:absolute;width:34194;height:19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">
                  <v:imagedata r:id="rId15" o:title=""/>
                </v:shape>
                <v:shape id="_x0000_s1035" type="#_x0000_t202" style="position:absolute;left:1749;top:21621;width:2838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" stroked="f">
                  <v:textbox style="mso-fit-shape-to-text:t" inset="0,0,0,0">
                    <w:txbxContent>
                      <w:p w14:paraId="57C8EEDD" w14:textId="390D9C3F" w:rsidR="00BC4ED5" w:rsidRPr="00E37DD4" w:rsidRDefault="00BC4ED5" w:rsidP="00BC4ED5">
                        <w:pPr>
                          <w:pStyle w:val="Caption"/>
                          <w:rPr>
                            <w:rFonts w:asciiTheme="majorHAnsi" w:eastAsiaTheme="majorEastAsia" w:hAnsiTheme="majorHAnsi" w:cstheme="majorBidi"/>
                            <w:color w:val="0F4761" w:themeColor="accent1" w:themeShade="BF"/>
                            <w:sz w:val="32"/>
                            <w:szCs w:val="32"/>
                          </w:rPr>
                        </w:pPr>
                        <w:bookmarkStart w:id="7" w:name="_Ref180656120"/>
                        <w:r>
                          <w:t xml:space="preserve">Figure </w:t>
                        </w:r>
                        <w:fldSimple w:instr=" SEQ Figure \* ARABIC ">
                          <w:r w:rsidR="00B677E7">
                            <w:rPr>
                              <w:noProof/>
                            </w:rPr>
                            <w:t>4</w:t>
                          </w:r>
                        </w:fldSimple>
                        <w:bookmarkEnd w:id="7"/>
                        <w:r>
                          <w:t>: The layers of the AVAlink network stack.</w:t>
                        </w:r>
                      </w:p>
                    </w:txbxContent>
                  </v:textbox>
                </v:shape>
                <w10:wrap type="square"/>
              </v:group>
            </w:pict>
          </mc:Fallback>
        </mc:AlternateContent>
      </w:r>
      <w:r w:rsidR="00C74098">
        <w:t xml:space="preserve">LoRa </w:t>
      </w:r>
      <w:r w:rsidR="006B7618">
        <w:t>Network Stack</w:t>
      </w:r>
    </w:p>
    <w:p w14:paraId="698758B7" w14:textId="41FA6CED" w:rsidR="007D5164" w:rsidRDefault="00A76CB3" w:rsidP="00A76CB3">
      <w:r>
        <w:t>A robust stack is</w:t>
      </w:r>
      <w:r w:rsidR="00E116C3">
        <w:t xml:space="preserve"> essential for </w:t>
      </w:r>
      <w:r w:rsidR="00AA6D2C">
        <w:t xml:space="preserve"> </w:t>
      </w:r>
      <w:r w:rsidR="00E116C3">
        <w:t xml:space="preserve">communications in any </w:t>
      </w:r>
      <w:r w:rsidR="003E2B4E">
        <w:t>network</w:t>
      </w:r>
      <w:r w:rsidR="00EE3511">
        <w:t xml:space="preserve">. </w:t>
      </w:r>
      <w:r w:rsidR="00AA0E02">
        <w:t xml:space="preserve">The network stack determines </w:t>
      </w:r>
      <w:r w:rsidR="00E51556">
        <w:t xml:space="preserve">the how, when, and where for </w:t>
      </w:r>
      <w:r w:rsidR="00A25AC5">
        <w:t>sending and receiving data</w:t>
      </w:r>
      <w:r w:rsidR="003C1F7E">
        <w:t xml:space="preserve">. A stack </w:t>
      </w:r>
      <w:r w:rsidR="00113B00">
        <w:t xml:space="preserve">is made up of </w:t>
      </w:r>
      <w:r w:rsidR="00EB128C">
        <w:rPr>
          <w:i/>
          <w:iCs/>
        </w:rPr>
        <w:t>layers</w:t>
      </w:r>
      <w:r w:rsidR="00EB128C">
        <w:t xml:space="preserve">, or protocols that </w:t>
      </w:r>
      <w:r w:rsidR="00187020">
        <w:t>determine how</w:t>
      </w:r>
      <w:r w:rsidR="00FD17AF">
        <w:t>, when, and where</w:t>
      </w:r>
      <w:r w:rsidR="00187020">
        <w:t xml:space="preserve"> data is</w:t>
      </w:r>
      <w:r w:rsidR="00CA677F">
        <w:t xml:space="preserve"> sent and received</w:t>
      </w:r>
      <w:r w:rsidR="00BF1159">
        <w:t xml:space="preserve">. </w:t>
      </w:r>
      <w:r w:rsidR="00BC4ED5">
        <w:t xml:space="preserve">As shown in </w:t>
      </w:r>
      <w:r w:rsidR="00BC4ED5">
        <w:fldChar w:fldCharType="begin"/>
      </w:r>
      <w:r w:rsidR="00BC4ED5">
        <w:instrText xml:space="preserve"> REF _Ref180656120 \h </w:instrText>
      </w:r>
      <w:r w:rsidR="00BC4ED5">
        <w:fldChar w:fldCharType="separate"/>
      </w:r>
      <w:r w:rsidR="00B677E7">
        <w:t xml:space="preserve">Figure </w:t>
      </w:r>
      <w:r w:rsidR="00B677E7">
        <w:rPr>
          <w:noProof/>
        </w:rPr>
        <w:t>4</w:t>
      </w:r>
      <w:r w:rsidR="00BC4ED5">
        <w:fldChar w:fldCharType="end"/>
      </w:r>
      <w:r w:rsidR="00BC4ED5">
        <w:t>, d</w:t>
      </w:r>
      <w:r w:rsidR="00C14B32">
        <w:t>ata in the network is managed by</w:t>
      </w:r>
      <w:r w:rsidR="00CC5918">
        <w:t xml:space="preserve"> passing it from layer to laye</w:t>
      </w:r>
      <w:r w:rsidR="00A6044D">
        <w:t xml:space="preserve">r, with </w:t>
      </w:r>
      <w:r w:rsidR="00867DB6">
        <w:t xml:space="preserve">received data moving </w:t>
      </w:r>
      <w:r w:rsidR="00F06667">
        <w:rPr>
          <w:i/>
          <w:iCs/>
        </w:rPr>
        <w:t>up</w:t>
      </w:r>
      <w:r w:rsidR="00867DB6">
        <w:t xml:space="preserve"> the stack (from lower layers to higher layers), and </w:t>
      </w:r>
      <w:r w:rsidR="00E54520">
        <w:t xml:space="preserve">sent data moving </w:t>
      </w:r>
      <w:r w:rsidR="00F06667">
        <w:rPr>
          <w:i/>
          <w:iCs/>
        </w:rPr>
        <w:t xml:space="preserve">down </w:t>
      </w:r>
      <w:r w:rsidR="00E54520">
        <w:t>the stack (from higher layers to lower layers)</w:t>
      </w:r>
      <w:r w:rsidR="004B662C">
        <w:t>.</w:t>
      </w:r>
      <w:r w:rsidR="008468C4">
        <w:t xml:space="preserve"> </w:t>
      </w:r>
      <w:r w:rsidR="007D5164">
        <w:t>AVAlink</w:t>
      </w:r>
      <w:r>
        <w:t xml:space="preserve"> firmware</w:t>
      </w:r>
      <w:r w:rsidR="007D5164">
        <w:t xml:space="preserve"> will handle </w:t>
      </w:r>
      <w:r w:rsidR="006E386E">
        <w:t>Layer 2 and Layer 3, and it will also handle</w:t>
      </w:r>
      <w:r w:rsidR="00030F10">
        <w:t xml:space="preserve"> passing the data between layers.</w:t>
      </w:r>
    </w:p>
    <w:p w14:paraId="0883E634" w14:textId="7D45602B" w:rsidR="000C16C3" w:rsidRDefault="000C16C3" w:rsidP="007D5164">
      <w:pPr>
        <w:pStyle w:val="Heading3"/>
      </w:pPr>
      <w:r>
        <w:lastRenderedPageBreak/>
        <w:t>Layer 1</w:t>
      </w:r>
      <w:r w:rsidR="384E8FAB">
        <w:t xml:space="preserve"> – LoRa Physical </w:t>
      </w:r>
    </w:p>
    <w:p w14:paraId="056E2F0E" w14:textId="774334E5" w:rsidR="0011252E" w:rsidRDefault="384E8FAB" w:rsidP="0011252E">
      <w:r>
        <w:t xml:space="preserve">The </w:t>
      </w:r>
      <w:r w:rsidR="058FFAFD">
        <w:t>foundatio</w:t>
      </w:r>
      <w:r w:rsidR="5C461BBD">
        <w:t>n</w:t>
      </w:r>
      <w:r>
        <w:t xml:space="preserve"> of LoRa communication is the </w:t>
      </w:r>
      <w:r w:rsidR="00161DCC">
        <w:t xml:space="preserve">physical layer, which </w:t>
      </w:r>
      <w:r w:rsidR="008F35E3">
        <w:t>are</w:t>
      </w:r>
      <w:r w:rsidR="00161DCC">
        <w:t xml:space="preserve"> the radio waves that carry our data between Petal nodes. </w:t>
      </w:r>
      <w:r w:rsidR="007B7DB1">
        <w:t>T</w:t>
      </w:r>
      <w:r w:rsidR="0011252E">
        <w:t xml:space="preserve">he Semtech </w:t>
      </w:r>
      <w:r w:rsidR="59383BC1">
        <w:t>SX</w:t>
      </w:r>
      <w:r w:rsidR="0011252E">
        <w:t xml:space="preserve">1262 </w:t>
      </w:r>
      <w:r w:rsidR="007B7DB1">
        <w:t xml:space="preserve">radio transceiver on the Petal Radio handles this layer for us, so we do not need to </w:t>
      </w:r>
      <w:r w:rsidR="008F35E3">
        <w:t xml:space="preserve">implement it in </w:t>
      </w:r>
      <w:r w:rsidR="00907638">
        <w:t>AVAlink</w:t>
      </w:r>
      <w:r w:rsidR="008F35E3">
        <w:t>.</w:t>
      </w:r>
    </w:p>
    <w:p w14:paraId="4CB9DEB9" w14:textId="1A0FF4FE" w:rsidR="0011252E" w:rsidRDefault="0D80C165" w:rsidP="5B53397A">
      <w:pPr>
        <w:pStyle w:val="Heading3"/>
      </w:pPr>
      <w:r>
        <w:t xml:space="preserve"> </w:t>
      </w:r>
      <w:bookmarkStart w:id="8" w:name="_Ref180657725"/>
      <w:r>
        <w:t xml:space="preserve">Layer 2 </w:t>
      </w:r>
      <w:r w:rsidR="53F2C950">
        <w:t xml:space="preserve">– LoRa </w:t>
      </w:r>
      <w:r w:rsidR="37CD2EE2">
        <w:t>‘</w:t>
      </w:r>
      <w:r w:rsidR="5484579B">
        <w:t>P</w:t>
      </w:r>
      <w:r w:rsidR="37CD2EE2">
        <w:t xml:space="preserve">eer to </w:t>
      </w:r>
      <w:r w:rsidR="096C4E58">
        <w:t>P</w:t>
      </w:r>
      <w:r w:rsidR="37CD2EE2">
        <w:t>eer’ (P2P)</w:t>
      </w:r>
      <w:bookmarkEnd w:id="8"/>
    </w:p>
    <w:p w14:paraId="2CE8365F" w14:textId="74B63C6A" w:rsidR="003A3232" w:rsidRDefault="002B39C2" w:rsidP="00F06667">
      <w:r>
        <w:t xml:space="preserve">The </w:t>
      </w:r>
      <w:r w:rsidR="004729D8">
        <w:t>second layer</w:t>
      </w:r>
      <w:r w:rsidR="001F23BA">
        <w:t xml:space="preserve"> </w:t>
      </w:r>
      <w:r w:rsidR="007F2A9C">
        <w:t>will be handled by our MPU</w:t>
      </w:r>
      <w:r w:rsidR="005C72CB">
        <w:t xml:space="preserve">, so we have designed </w:t>
      </w:r>
      <w:r w:rsidR="00593031">
        <w:t xml:space="preserve">the protocol for this </w:t>
      </w:r>
      <w:r w:rsidR="00593031" w:rsidRPr="00B91ABC">
        <w:t>layer (</w:t>
      </w:r>
      <w:r w:rsidR="00EE3511" w:rsidRPr="00B91ABC">
        <w:fldChar w:fldCharType="begin"/>
      </w:r>
      <w:r w:rsidR="00EE3511" w:rsidRPr="00B91ABC">
        <w:instrText xml:space="preserve"> REF _Ref180692725 \h </w:instrText>
      </w:r>
      <w:r w:rsidR="00B91ABC" w:rsidRPr="00B91ABC">
        <w:instrText xml:space="preserve"> \* MERGEFORMAT </w:instrText>
      </w:r>
      <w:r w:rsidR="00EE3511" w:rsidRPr="00B91ABC">
        <w:fldChar w:fldCharType="separate"/>
      </w:r>
      <w:r w:rsidR="00B677E7">
        <w:t>Appendix A – Block Diagrams</w:t>
      </w:r>
      <w:r w:rsidR="00EE3511" w:rsidRPr="00B91ABC">
        <w:fldChar w:fldCharType="end"/>
      </w:r>
      <w:r w:rsidR="00EE3511">
        <w:t xml:space="preserve">, </w:t>
      </w:r>
      <w:r w:rsidR="00EE3511">
        <w:rPr>
          <w:highlight w:val="yellow"/>
        </w:rPr>
        <w:fldChar w:fldCharType="begin"/>
      </w:r>
      <w:r w:rsidR="00EE3511">
        <w:instrText xml:space="preserve"> REF _Ref180692898 \h </w:instrText>
      </w:r>
      <w:r w:rsidR="00EE3511">
        <w:rPr>
          <w:highlight w:val="yellow"/>
        </w:rPr>
      </w:r>
      <w:r w:rsidR="00EE3511">
        <w:rPr>
          <w:highlight w:val="yellow"/>
        </w:rPr>
        <w:fldChar w:fldCharType="separate"/>
      </w:r>
      <w:r w:rsidR="00B677E7">
        <w:t xml:space="preserve">Figure </w:t>
      </w:r>
      <w:r w:rsidR="00B677E7">
        <w:rPr>
          <w:noProof/>
        </w:rPr>
        <w:t>10</w:t>
      </w:r>
      <w:r w:rsidR="00EE3511">
        <w:rPr>
          <w:highlight w:val="yellow"/>
        </w:rPr>
        <w:fldChar w:fldCharType="end"/>
      </w:r>
      <w:r w:rsidR="00593031">
        <w:t xml:space="preserve">). </w:t>
      </w:r>
      <w:r w:rsidR="00572188">
        <w:t>This layer is responsible for reading the messages</w:t>
      </w:r>
      <w:r w:rsidR="002B176E">
        <w:t xml:space="preserve"> from the LoRa transceiver</w:t>
      </w:r>
      <w:r w:rsidR="00572188">
        <w:t>,</w:t>
      </w:r>
      <w:r w:rsidR="0067127F">
        <w:t xml:space="preserve"> </w:t>
      </w:r>
      <w:r w:rsidR="002B176E">
        <w:t>sending them to the web server or storing them for later, and then repeating the message to the next node</w:t>
      </w:r>
      <w:r w:rsidR="00971FEC">
        <w:t xml:space="preserve">. </w:t>
      </w:r>
      <w:r w:rsidR="009C7E05">
        <w:t xml:space="preserve">This layer will </w:t>
      </w:r>
      <w:r w:rsidR="00C84669">
        <w:t xml:space="preserve">also </w:t>
      </w:r>
      <w:r w:rsidR="009C7E05">
        <w:t xml:space="preserve">make sure that </w:t>
      </w:r>
      <w:r w:rsidR="0035731C">
        <w:t>messages are transmitted reliably through the network</w:t>
      </w:r>
      <w:r w:rsidR="00C84669">
        <w:t xml:space="preserve"> by </w:t>
      </w:r>
      <w:r w:rsidR="00762DB9">
        <w:t>reducing the likelihood of</w:t>
      </w:r>
      <w:r w:rsidR="00C84669">
        <w:t xml:space="preserve"> </w:t>
      </w:r>
      <w:r w:rsidR="00C84669">
        <w:rPr>
          <w:i/>
          <w:iCs/>
        </w:rPr>
        <w:t>collisions</w:t>
      </w:r>
      <w:r w:rsidR="00C84669">
        <w:t xml:space="preserve">, which is when </w:t>
      </w:r>
      <w:r w:rsidR="003509B3">
        <w:t xml:space="preserve">two nodes try to talk to each other </w:t>
      </w:r>
      <w:r w:rsidR="00762DB9">
        <w:t>(or to a third node) at the same time.</w:t>
      </w:r>
    </w:p>
    <w:p w14:paraId="26AE316E" w14:textId="77777777" w:rsidR="00FA6E69" w:rsidRDefault="00FA6E69" w:rsidP="00F06667"/>
    <w:p w14:paraId="7B45E0D5" w14:textId="1C9C3F32" w:rsidR="00263288" w:rsidRDefault="00263288" w:rsidP="00263288">
      <w:r>
        <w:rPr>
          <w:noProof/>
        </w:rPr>
        <mc:AlternateContent>
          <mc:Choice Requires="wpg">
            <w:drawing>
              <wp:anchor distT="0" distB="0" distL="114300" distR="114300" simplePos="0" relativeHeight="251657220" behindDoc="0" locked="0" layoutInCell="1" allowOverlap="1" wp14:anchorId="25D012F4" wp14:editId="3A34FDD2">
                <wp:simplePos x="0" y="0"/>
                <wp:positionH relativeFrom="column">
                  <wp:posOffset>2435860</wp:posOffset>
                </wp:positionH>
                <wp:positionV relativeFrom="paragraph">
                  <wp:posOffset>98425</wp:posOffset>
                </wp:positionV>
                <wp:extent cx="3486150" cy="736600"/>
                <wp:effectExtent l="0" t="0" r="0" b="6350"/>
                <wp:wrapTight wrapText="bothSides">
                  <wp:wrapPolygon edited="0">
                    <wp:start x="0" y="0"/>
                    <wp:lineTo x="0" y="21228"/>
                    <wp:lineTo x="21482" y="21228"/>
                    <wp:lineTo x="21482" y="0"/>
                    <wp:lineTo x="0" y="0"/>
                  </wp:wrapPolygon>
                </wp:wrapTight>
                <wp:docPr id="510645606" name="Group 10"/>
                <wp:cNvGraphicFramePr/>
                <a:graphic xmlns:a="http://schemas.openxmlformats.org/drawingml/2006/main">
                  <a:graphicData uri="http://schemas.microsoft.com/office/word/2010/wordprocessingGroup">
                    <wpg:wgp>
                      <wpg:cNvGrpSpPr/>
                      <wpg:grpSpPr>
                        <a:xfrm>
                          <a:off x="0" y="0"/>
                          <a:ext cx="3486150" cy="736600"/>
                          <a:chOff x="0" y="0"/>
                          <a:chExt cx="3486150" cy="737496"/>
                        </a:xfrm>
                      </wpg:grpSpPr>
                      <pic:pic xmlns:pic="http://schemas.openxmlformats.org/drawingml/2006/picture">
                        <pic:nvPicPr>
                          <pic:cNvPr id="2021336719" name="Picture 200337285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486150" cy="400050"/>
                          </a:xfrm>
                          <a:prstGeom prst="rect">
                            <a:avLst/>
                          </a:prstGeom>
                        </pic:spPr>
                      </pic:pic>
                      <wps:wsp>
                        <wps:cNvPr id="510399439" name="Text Box 1"/>
                        <wps:cNvSpPr txBox="1"/>
                        <wps:spPr>
                          <a:xfrm>
                            <a:off x="0" y="470796"/>
                            <a:ext cx="3486150" cy="266700"/>
                          </a:xfrm>
                          <a:prstGeom prst="rect">
                            <a:avLst/>
                          </a:prstGeom>
                          <a:solidFill>
                            <a:prstClr val="white"/>
                          </a:solidFill>
                          <a:ln>
                            <a:noFill/>
                          </a:ln>
                        </wps:spPr>
                        <wps:txbx>
                          <w:txbxContent>
                            <w:p w14:paraId="727F4CF2" w14:textId="7896DB9C" w:rsidR="00B600B1" w:rsidRPr="008D515F" w:rsidRDefault="00B600B1" w:rsidP="00B600B1">
                              <w:pPr>
                                <w:pStyle w:val="Caption"/>
                                <w:rPr>
                                  <w:noProof/>
                                </w:rPr>
                              </w:pPr>
                              <w:bookmarkStart w:id="9" w:name="_Ref180399860"/>
                              <w:r>
                                <w:t xml:space="preserve">Figure </w:t>
                              </w:r>
                              <w:fldSimple w:instr=" SEQ Figure \* ARABIC ">
                                <w:r w:rsidR="00B677E7">
                                  <w:rPr>
                                    <w:noProof/>
                                  </w:rPr>
                                  <w:t>5</w:t>
                                </w:r>
                              </w:fldSimple>
                              <w:bookmarkEnd w:id="9"/>
                              <w:r w:rsidR="00AA4583">
                                <w:t>:</w:t>
                              </w:r>
                              <w:r>
                                <w:t xml:space="preserve"> </w:t>
                              </w:r>
                              <w:r w:rsidR="00AA4583">
                                <w:t>A s</w:t>
                              </w:r>
                              <w:r>
                                <w:t>uccessful radio configuration</w:t>
                              </w:r>
                              <w:r w:rsidR="00DC6698">
                                <w:t xml:space="preserve"> test</w:t>
                              </w:r>
                              <w:r w:rsidR="00137C98">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25D012F4" id="Group 10" o:spid="_x0000_s1036" style="position:absolute;margin-left:191.8pt;margin-top:7.75pt;width:274.5pt;height:58pt;z-index:251657220;mso-height-relative:margin" coordsize="34861,7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">
                <v:shape id="Picture 2003372850" o:spid="_x0000_s1037" type="#_x0000_t75" style="position:absolute;width:34861;height:4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">
                  <v:imagedata r:id="rId17" o:title=""/>
                </v:shape>
                <v:shape id="_x0000_s1038" type="#_x0000_t202" style="position:absolute;top:4707;width:34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" stroked="f">
                  <v:textbox style="mso-fit-shape-to-text:t" inset="0,0,0,0">
                    <w:txbxContent>
                      <w:p w14:paraId="727F4CF2" w14:textId="7896DB9C" w:rsidR="00B600B1" w:rsidRPr="008D515F" w:rsidRDefault="00B600B1" w:rsidP="00B600B1">
                        <w:pPr>
                          <w:pStyle w:val="Caption"/>
                          <w:rPr>
                            <w:noProof/>
                          </w:rPr>
                        </w:pPr>
                        <w:bookmarkStart w:id="10" w:name="_Ref180399860"/>
                        <w:r>
                          <w:t xml:space="preserve">Figure </w:t>
                        </w:r>
                        <w:fldSimple w:instr=" SEQ Figure \* ARABIC ">
                          <w:r w:rsidR="00B677E7">
                            <w:rPr>
                              <w:noProof/>
                            </w:rPr>
                            <w:t>5</w:t>
                          </w:r>
                        </w:fldSimple>
                        <w:bookmarkEnd w:id="10"/>
                        <w:r w:rsidR="00AA4583">
                          <w:t>:</w:t>
                        </w:r>
                        <w:r>
                          <w:t xml:space="preserve"> </w:t>
                        </w:r>
                        <w:r w:rsidR="00AA4583">
                          <w:t>A s</w:t>
                        </w:r>
                        <w:r>
                          <w:t>uccessful radio configuration</w:t>
                        </w:r>
                        <w:r w:rsidR="00DC6698">
                          <w:t xml:space="preserve"> test</w:t>
                        </w:r>
                        <w:r w:rsidR="00137C98">
                          <w:t>.</w:t>
                        </w:r>
                      </w:p>
                    </w:txbxContent>
                  </v:textbox>
                </v:shape>
                <w10:wrap type="tight"/>
              </v:group>
            </w:pict>
          </mc:Fallback>
        </mc:AlternateContent>
      </w:r>
      <w:r>
        <w:t xml:space="preserve">To prepare for the arrival of our prototyping boards we have successfully tested configuring </w:t>
      </w:r>
      <w:r w:rsidR="00137C98">
        <w:t>(</w:t>
      </w:r>
      <w:r w:rsidR="00137C98">
        <w:fldChar w:fldCharType="begin"/>
      </w:r>
      <w:r w:rsidR="00137C98">
        <w:instrText xml:space="preserve"> REF _Ref180399860 \h </w:instrText>
      </w:r>
      <w:r w:rsidR="00137C98">
        <w:fldChar w:fldCharType="separate"/>
      </w:r>
      <w:r w:rsidR="00B677E7">
        <w:t xml:space="preserve">Figure </w:t>
      </w:r>
      <w:r w:rsidR="00B677E7">
        <w:rPr>
          <w:noProof/>
        </w:rPr>
        <w:t>5</w:t>
      </w:r>
      <w:r w:rsidR="00137C98">
        <w:fldChar w:fldCharType="end"/>
      </w:r>
      <w:r w:rsidR="00137C98">
        <w:t xml:space="preserve">) </w:t>
      </w:r>
      <w:r>
        <w:t>an</w:t>
      </w:r>
      <w:r w:rsidR="00137C98">
        <w:t>d sending messages between two</w:t>
      </w:r>
      <w:r>
        <w:t xml:space="preserve"> SX1262 transceiver</w:t>
      </w:r>
      <w:r w:rsidR="00137C98">
        <w:t>s.</w:t>
      </w:r>
      <w:r w:rsidR="00D11C87">
        <w:t xml:space="preserve"> We will be implementing our Layer 2 protocol into </w:t>
      </w:r>
      <w:r w:rsidR="006017FA">
        <w:t>the LoRa task code in the coming weeks.</w:t>
      </w:r>
    </w:p>
    <w:p w14:paraId="3AC09326" w14:textId="576EDE44" w:rsidR="00F06667" w:rsidRDefault="00F06667" w:rsidP="00263288">
      <w:pPr>
        <w:pStyle w:val="Heading3"/>
      </w:pPr>
      <w:r>
        <w:t>Layer 3 – Application</w:t>
      </w:r>
    </w:p>
    <w:p w14:paraId="61048BAB" w14:textId="07CA3065" w:rsidR="00E16946" w:rsidRPr="00E16946" w:rsidRDefault="005E77F2" w:rsidP="00E202B2">
      <w:r>
        <w:t xml:space="preserve">The web server </w:t>
      </w:r>
      <w:r w:rsidR="00452AA5">
        <w:t xml:space="preserve">task </w:t>
      </w:r>
      <w:r w:rsidR="00F82C8A">
        <w:t xml:space="preserve">will handle the data </w:t>
      </w:r>
      <w:r w:rsidR="00295FD7">
        <w:t>in Layer 3</w:t>
      </w:r>
      <w:r w:rsidR="00AF32AC">
        <w:t>.</w:t>
      </w:r>
      <w:r w:rsidR="00D06080">
        <w:t xml:space="preserve"> </w:t>
      </w:r>
      <w:r w:rsidR="001D3F98">
        <w:t>It can currently handle multiple</w:t>
      </w:r>
      <w:r w:rsidR="008559DE">
        <w:t xml:space="preserve"> client connections within </w:t>
      </w:r>
      <w:r w:rsidR="00DC2163">
        <w:t>this layer</w:t>
      </w:r>
      <w:r w:rsidR="00593948">
        <w:t>, and w</w:t>
      </w:r>
      <w:r w:rsidR="004671DA">
        <w:t xml:space="preserve">e will </w:t>
      </w:r>
      <w:r w:rsidR="004008CD">
        <w:t xml:space="preserve">be </w:t>
      </w:r>
      <w:r w:rsidR="001D3F98">
        <w:t>interfacing it with the LoRa P2P layer in the coming weeks.</w:t>
      </w:r>
    </w:p>
    <w:p w14:paraId="3031D4FA" w14:textId="77777777" w:rsidR="001C444C" w:rsidRDefault="003C28E4" w:rsidP="008E4E50">
      <w:pPr>
        <w:pStyle w:val="Heading1"/>
        <w:pBdr>
          <w:bottom w:val="single" w:sz="4" w:space="1" w:color="auto"/>
        </w:pBdr>
      </w:pPr>
      <w:r w:rsidRPr="007001D9">
        <w:t>Conclusion</w:t>
      </w:r>
    </w:p>
    <w:p w14:paraId="59E92B99" w14:textId="21BF3BA0" w:rsidR="26000131" w:rsidRDefault="00A6451B" w:rsidP="3F3ABB4B">
      <w:r>
        <w:t>The AVAlink network</w:t>
      </w:r>
      <w:r w:rsidR="6578C4ED">
        <w:t xml:space="preserve"> will </w:t>
      </w:r>
      <w:r>
        <w:t>provide an</w:t>
      </w:r>
      <w:r w:rsidR="6578C4ED">
        <w:t xml:space="preserve"> affordable backcountry communication option</w:t>
      </w:r>
      <w:r>
        <w:t xml:space="preserve"> accessible by everyone</w:t>
      </w:r>
      <w:r w:rsidR="6578C4ED">
        <w:t xml:space="preserve">. </w:t>
      </w:r>
      <w:r w:rsidR="00A52471">
        <w:t xml:space="preserve">The Petal Radio v0.0 has arrived from </w:t>
      </w:r>
      <w:r w:rsidR="0068426D">
        <w:t xml:space="preserve">the manufacturer, and we have begun assembling and testing </w:t>
      </w:r>
      <w:r w:rsidR="006873B6">
        <w:t xml:space="preserve">it. </w:t>
      </w:r>
      <w:r w:rsidR="6578C4ED">
        <w:t>Our software</w:t>
      </w:r>
      <w:r w:rsidR="006873B6">
        <w:t xml:space="preserve"> and firmware</w:t>
      </w:r>
      <w:r w:rsidR="6578C4ED">
        <w:t xml:space="preserve"> development </w:t>
      </w:r>
      <w:r w:rsidR="006873B6">
        <w:t>continues as</w:t>
      </w:r>
      <w:r w:rsidR="6578C4ED">
        <w:t xml:space="preserve"> schedule</w:t>
      </w:r>
      <w:r w:rsidR="006873B6">
        <w:t>d</w:t>
      </w:r>
      <w:r w:rsidR="35032C4B">
        <w:t xml:space="preserve"> b</w:t>
      </w:r>
      <w:r w:rsidR="0FBB4944">
        <w:t xml:space="preserve">ringing our </w:t>
      </w:r>
      <w:r w:rsidR="006873B6">
        <w:t>network</w:t>
      </w:r>
      <w:r w:rsidR="0FBB4944">
        <w:t xml:space="preserve"> to </w:t>
      </w:r>
      <w:r w:rsidR="006873B6">
        <w:t>life</w:t>
      </w:r>
      <w:r w:rsidR="3A3BBD8B">
        <w:t xml:space="preserve">. </w:t>
      </w:r>
      <w:r w:rsidR="019E15FA">
        <w:t xml:space="preserve">FLoRa </w:t>
      </w:r>
      <w:r w:rsidR="019E15FA" w:rsidRPr="00F90D46">
        <w:t xml:space="preserve">Communications </w:t>
      </w:r>
      <w:r w:rsidR="00DE1FBD">
        <w:t>is</w:t>
      </w:r>
      <w:r w:rsidR="019E15FA" w:rsidRPr="00F90D46">
        <w:t xml:space="preserve"> excited to continue working with you to make the local outdoors a safer place. We invite you to join us when we unveil the </w:t>
      </w:r>
      <w:r w:rsidR="00DE1FBD">
        <w:t>AVAlink network</w:t>
      </w:r>
      <w:r w:rsidR="019E15FA" w:rsidRPr="00F90D46">
        <w:t xml:space="preserve"> on December 13th at the 2024 Camosun College Capstone Symposium!</w:t>
      </w:r>
    </w:p>
    <w:p w14:paraId="0DB1C08C" w14:textId="02AFE0FB" w:rsidR="00C41527" w:rsidRDefault="001C444C" w:rsidP="007D089A">
      <w:pPr>
        <w:pStyle w:val="Heading1"/>
        <w:pBdr>
          <w:bottom w:val="single" w:sz="4" w:space="1" w:color="auto"/>
        </w:pBdr>
      </w:pPr>
      <w:r>
        <w:br w:type="column"/>
      </w:r>
      <w:r w:rsidR="00C41527">
        <w:lastRenderedPageBreak/>
        <w:t>References</w:t>
      </w:r>
    </w:p>
    <w:p w14:paraId="20FB1165" w14:textId="77777777" w:rsidR="00C93AD1" w:rsidRPr="00C93AD1" w:rsidRDefault="00C41527" w:rsidP="00C93AD1">
      <w:pPr>
        <w:pStyle w:val="Bibliography"/>
        <w:rPr>
          <w:lang w:val="en-US"/>
        </w:rPr>
      </w:pPr>
      <w:r>
        <w:fldChar w:fldCharType="begin"/>
      </w:r>
      <w:r>
        <w:instrText xml:space="preserve"> ADDIN ZOTERO_BIBL {"uncited":[],"omitted":[],"custom":[]} CSL_BIBLIOGRAPHY </w:instrText>
      </w:r>
      <w:r>
        <w:fldChar w:fldCharType="separate"/>
      </w:r>
      <w:r w:rsidR="00C93AD1" w:rsidRPr="00C93AD1">
        <w:rPr>
          <w:lang w:val="en-US"/>
        </w:rPr>
        <w:t>[1]</w:t>
      </w:r>
      <w:r w:rsidR="00C93AD1" w:rsidRPr="00C93AD1">
        <w:rPr>
          <w:lang w:val="en-US"/>
        </w:rPr>
        <w:tab/>
        <w:t>“PCB Prototype &amp; PCB Fabrication Manufacturer - JLCPCB.” Accessed: Oct. 16, 2024. [Online]. Available: https://jlcpcb.com/</w:t>
      </w:r>
    </w:p>
    <w:p w14:paraId="5AD72422" w14:textId="77777777" w:rsidR="00C93AD1" w:rsidRPr="00C93AD1" w:rsidRDefault="00C93AD1" w:rsidP="00C93AD1">
      <w:pPr>
        <w:pStyle w:val="Bibliography"/>
        <w:rPr>
          <w:lang w:val="en-US"/>
        </w:rPr>
      </w:pPr>
      <w:r w:rsidRPr="00C93AD1">
        <w:rPr>
          <w:lang w:val="en-US"/>
        </w:rPr>
        <w:t>[2]</w:t>
      </w:r>
      <w:r w:rsidRPr="00C93AD1">
        <w:rPr>
          <w:lang w:val="en-US"/>
        </w:rPr>
        <w:tab/>
        <w:t>“Blazor | Build client web apps with C# | .NET.” Accessed: Oct. 18, 2024. [Online]. Available: https://dotnet.microsoft.com/en-us/apps/aspnet/web-apps/blazor</w:t>
      </w:r>
    </w:p>
    <w:p w14:paraId="0A922165" w14:textId="77777777" w:rsidR="00C93AD1" w:rsidRPr="00C93AD1" w:rsidRDefault="00C93AD1" w:rsidP="00C93AD1">
      <w:pPr>
        <w:pStyle w:val="Bibliography"/>
        <w:rPr>
          <w:lang w:val="en-US"/>
        </w:rPr>
      </w:pPr>
      <w:r w:rsidRPr="00C93AD1">
        <w:rPr>
          <w:lang w:val="en-US"/>
        </w:rPr>
        <w:t>[3]</w:t>
      </w:r>
      <w:r w:rsidRPr="00C93AD1">
        <w:rPr>
          <w:lang w:val="en-US"/>
        </w:rPr>
        <w:tab/>
        <w:t>“What is web socket and how it is different from the HTTP?,” GeeksforGeeks. Accessed: Oct. 19, 2024. [Online]. Available: https://www.geeksforgeeks.org/what-is-web-socket-and-how-it-is-different-from-the-http/</w:t>
      </w:r>
    </w:p>
    <w:p w14:paraId="2317C888" w14:textId="77777777" w:rsidR="00C93AD1" w:rsidRPr="00C93AD1" w:rsidRDefault="00C93AD1" w:rsidP="00C93AD1">
      <w:pPr>
        <w:pStyle w:val="Bibliography"/>
        <w:rPr>
          <w:lang w:val="en-US"/>
        </w:rPr>
      </w:pPr>
      <w:r w:rsidRPr="00C93AD1">
        <w:rPr>
          <w:lang w:val="en-US"/>
        </w:rPr>
        <w:t>[4]</w:t>
      </w:r>
      <w:r w:rsidRPr="00C93AD1">
        <w:rPr>
          <w:lang w:val="en-US"/>
        </w:rPr>
        <w:tab/>
        <w:t>“ESP32-S3 Wi-Fi &amp; BLE 5 SoC | Espressif Systems.” Accessed: Oct. 18, 2024. [Online]. Available: https://www.espressif.com/en/products/socs/esp32-s3</w:t>
      </w:r>
    </w:p>
    <w:p w14:paraId="6274BCA8" w14:textId="77777777" w:rsidR="00C93AD1" w:rsidRPr="00C93AD1" w:rsidRDefault="00C93AD1" w:rsidP="00C93AD1">
      <w:pPr>
        <w:pStyle w:val="Bibliography"/>
        <w:rPr>
          <w:lang w:val="en-US"/>
        </w:rPr>
      </w:pPr>
      <w:r w:rsidRPr="00C93AD1">
        <w:rPr>
          <w:lang w:val="en-US"/>
        </w:rPr>
        <w:t>[5]</w:t>
      </w:r>
      <w:r w:rsidRPr="00C93AD1">
        <w:rPr>
          <w:lang w:val="en-US"/>
        </w:rPr>
        <w:tab/>
        <w:t>“What is FreeRTOS? - FreeRTOS</w:t>
      </w:r>
      <w:r w:rsidRPr="00C93AD1">
        <w:rPr>
          <w:vertAlign w:val="superscript"/>
          <w:lang w:val="en-US"/>
        </w:rPr>
        <w:t>TM</w:t>
      </w:r>
      <w:r w:rsidRPr="00C93AD1">
        <w:rPr>
          <w:lang w:val="en-US"/>
        </w:rPr>
        <w:t>.” Accessed: Oct. 18, 2024. [Online]. Available: https://freertos.org/Why-FreeRTOS/What-is-FreeRTOS</w:t>
      </w:r>
    </w:p>
    <w:p w14:paraId="33765C2A" w14:textId="77777777" w:rsidR="00C93AD1" w:rsidRPr="00C93AD1" w:rsidRDefault="00C93AD1" w:rsidP="00C93AD1">
      <w:pPr>
        <w:pStyle w:val="Bibliography"/>
        <w:rPr>
          <w:lang w:val="en-US"/>
        </w:rPr>
      </w:pPr>
      <w:r w:rsidRPr="00C93AD1">
        <w:rPr>
          <w:lang w:val="en-US"/>
        </w:rPr>
        <w:t>[6]</w:t>
      </w:r>
      <w:r w:rsidRPr="00C93AD1">
        <w:rPr>
          <w:lang w:val="en-US"/>
        </w:rPr>
        <w:tab/>
        <w:t xml:space="preserve">J. Gromeš, </w:t>
      </w:r>
      <w:r w:rsidRPr="00C93AD1">
        <w:rPr>
          <w:i/>
          <w:iCs/>
          <w:lang w:val="en-US"/>
        </w:rPr>
        <w:t>jgromes/RadioLib</w:t>
      </w:r>
      <w:r w:rsidRPr="00C93AD1">
        <w:rPr>
          <w:lang w:val="en-US"/>
        </w:rPr>
        <w:t>. (Oct. 19, 2024). C++. Accessed: Oct. 18, 2024. [Online]. Available: https://github.com/jgromes/RadioLib</w:t>
      </w:r>
    </w:p>
    <w:p w14:paraId="5EBA76A5" w14:textId="77777777" w:rsidR="00C93AD1" w:rsidRPr="00C93AD1" w:rsidRDefault="00C93AD1" w:rsidP="00C93AD1">
      <w:pPr>
        <w:pStyle w:val="Bibliography"/>
        <w:rPr>
          <w:lang w:val="en-US"/>
        </w:rPr>
      </w:pPr>
      <w:r w:rsidRPr="00C93AD1">
        <w:rPr>
          <w:lang w:val="en-US"/>
        </w:rPr>
        <w:t>[7]</w:t>
      </w:r>
      <w:r w:rsidRPr="00C93AD1">
        <w:rPr>
          <w:lang w:val="en-US"/>
        </w:rPr>
        <w:tab/>
        <w:t>“RadioLib: PhysicalLayer Class Reference.” Accessed: Oct. 18, 2024. [Online]. Available: https://jgromes.github.io/RadioLib/class_physical_layer.html#af9a7e739e39705a72ffa8b63ec09bb15</w:t>
      </w:r>
    </w:p>
    <w:p w14:paraId="32668B68" w14:textId="77777777" w:rsidR="00C93AD1" w:rsidRPr="00C93AD1" w:rsidRDefault="00C93AD1" w:rsidP="00C93AD1">
      <w:pPr>
        <w:pStyle w:val="Bibliography"/>
        <w:rPr>
          <w:lang w:val="en-US"/>
        </w:rPr>
      </w:pPr>
      <w:r w:rsidRPr="00C93AD1">
        <w:rPr>
          <w:lang w:val="en-US"/>
        </w:rPr>
        <w:t>[8]</w:t>
      </w:r>
      <w:r w:rsidRPr="00C93AD1">
        <w:rPr>
          <w:lang w:val="en-US"/>
        </w:rPr>
        <w:tab/>
        <w:t>“Introduction | Meshtastic.” Accessed: Oct. 18, 2024. [Online]. Available: https://meshtastic.org/docs/introduction/</w:t>
      </w:r>
    </w:p>
    <w:p w14:paraId="73D1F493" w14:textId="5E590624" w:rsidR="00C41527" w:rsidRDefault="00C41527" w:rsidP="00A2460F">
      <w:r>
        <w:fldChar w:fldCharType="end"/>
      </w:r>
    </w:p>
    <w:p w14:paraId="271508C9" w14:textId="77777777" w:rsidR="00C41527" w:rsidRDefault="00C41527" w:rsidP="008E4E50">
      <w:pPr>
        <w:pStyle w:val="Heading1"/>
      </w:pPr>
    </w:p>
    <w:p w14:paraId="04340114" w14:textId="77777777" w:rsidR="00C41527" w:rsidRDefault="00C41527" w:rsidP="008E4E50">
      <w:pPr>
        <w:pStyle w:val="Heading1"/>
      </w:pPr>
    </w:p>
    <w:p w14:paraId="3547F8C8" w14:textId="77777777" w:rsidR="00C41527" w:rsidRDefault="00C41527" w:rsidP="008E4E50">
      <w:pPr>
        <w:pStyle w:val="Heading1"/>
      </w:pPr>
    </w:p>
    <w:p w14:paraId="53E9E204" w14:textId="77777777" w:rsidR="00C41527" w:rsidRDefault="00C41527" w:rsidP="008E4E50">
      <w:pPr>
        <w:pStyle w:val="Heading1"/>
      </w:pPr>
    </w:p>
    <w:p w14:paraId="0198C8EA" w14:textId="49B8A6F5" w:rsidR="001005D9" w:rsidRDefault="001005D9" w:rsidP="00C761E8">
      <w:pPr>
        <w:pStyle w:val="Heading1"/>
      </w:pPr>
    </w:p>
    <w:p w14:paraId="59174CBC" w14:textId="77777777" w:rsidR="001005D9" w:rsidRDefault="001005D9" w:rsidP="001005D9"/>
    <w:p w14:paraId="1AD00E01" w14:textId="77777777" w:rsidR="00C761E8" w:rsidRDefault="00C761E8" w:rsidP="001005D9"/>
    <w:p w14:paraId="703AA2B9" w14:textId="77777777" w:rsidR="00C761E8" w:rsidRDefault="00C761E8" w:rsidP="001005D9"/>
    <w:p w14:paraId="4999798C" w14:textId="77777777" w:rsidR="00C761E8" w:rsidRDefault="00C761E8" w:rsidP="001005D9"/>
    <w:p w14:paraId="5AF5473E" w14:textId="77777777" w:rsidR="00C761E8" w:rsidRDefault="00C761E8" w:rsidP="001005D9"/>
    <w:p w14:paraId="342FF7F3" w14:textId="62500CFA" w:rsidR="00C761E8" w:rsidRDefault="00C761E8" w:rsidP="007D089A">
      <w:pPr>
        <w:pStyle w:val="Heading1"/>
        <w:pBdr>
          <w:bottom w:val="single" w:sz="4" w:space="1" w:color="auto"/>
        </w:pBdr>
      </w:pPr>
      <w:bookmarkStart w:id="11" w:name="_Ref180692681"/>
      <w:bookmarkStart w:id="12" w:name="_Ref180692725"/>
      <w:r>
        <w:lastRenderedPageBreak/>
        <w:t xml:space="preserve">Appendix </w:t>
      </w:r>
      <w:bookmarkEnd w:id="11"/>
      <w:r w:rsidR="002166C8">
        <w:t>A – Block Diagrams</w:t>
      </w:r>
      <w:bookmarkEnd w:id="12"/>
    </w:p>
    <w:p w14:paraId="490EEDFE" w14:textId="77777777" w:rsidR="00E53635" w:rsidRDefault="00E53635" w:rsidP="00E53635">
      <w:pPr>
        <w:keepNext/>
      </w:pPr>
      <w:r w:rsidRPr="00E53635">
        <w:rPr>
          <w:noProof/>
        </w:rPr>
        <w:drawing>
          <wp:inline distT="0" distB="0" distL="0" distR="0" wp14:anchorId="201FE21E" wp14:editId="5C728F8A">
            <wp:extent cx="5943600" cy="5777865"/>
            <wp:effectExtent l="0" t="0" r="0" b="0"/>
            <wp:docPr id="1734826343"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26343" name="Picture 8" descr="A screenshot of a computer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777865"/>
                    </a:xfrm>
                    <a:prstGeom prst="rect">
                      <a:avLst/>
                    </a:prstGeom>
                    <a:noFill/>
                    <a:ln>
                      <a:noFill/>
                    </a:ln>
                  </pic:spPr>
                </pic:pic>
              </a:graphicData>
            </a:graphic>
          </wp:inline>
        </w:drawing>
      </w:r>
    </w:p>
    <w:p w14:paraId="023257C4" w14:textId="797F1BFB" w:rsidR="00E53635" w:rsidRPr="00E53635" w:rsidRDefault="00E53635" w:rsidP="00E53635">
      <w:pPr>
        <w:pStyle w:val="Caption"/>
      </w:pPr>
      <w:r>
        <w:t xml:space="preserve">Figure </w:t>
      </w:r>
      <w:fldSimple w:instr=" SEQ Figure \* ARABIC ">
        <w:r w:rsidR="00B677E7">
          <w:rPr>
            <w:noProof/>
          </w:rPr>
          <w:t>6</w:t>
        </w:r>
      </w:fldSimple>
      <w:r>
        <w:t>: AVAlink firmware top level overview.</w:t>
      </w:r>
    </w:p>
    <w:p w14:paraId="1F65294D" w14:textId="77777777" w:rsidR="00DE52E6" w:rsidRPr="00DE52E6" w:rsidRDefault="00DE52E6" w:rsidP="00DE52E6"/>
    <w:p w14:paraId="06223A48" w14:textId="77777777" w:rsidR="00454546" w:rsidRPr="00454546" w:rsidRDefault="00454546" w:rsidP="00454546"/>
    <w:p w14:paraId="3028FF9D" w14:textId="77777777" w:rsidR="00AB4F7D" w:rsidRDefault="00C80697" w:rsidP="00AB4F7D">
      <w:pPr>
        <w:keepNext/>
      </w:pPr>
      <w:r>
        <w:rPr>
          <w:noProof/>
        </w:rPr>
        <w:lastRenderedPageBreak/>
        <w:drawing>
          <wp:inline distT="0" distB="0" distL="0" distR="0" wp14:anchorId="7BE04115" wp14:editId="0FB38B9F">
            <wp:extent cx="5541645" cy="6710901"/>
            <wp:effectExtent l="0" t="0" r="1905" b="0"/>
            <wp:docPr id="1944482003" name="Picture 2" descr="A diagram of a chatb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482003" name="Picture 2" descr="A diagram of a chatbo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68194" cy="6743052"/>
                    </a:xfrm>
                    <a:prstGeom prst="rect">
                      <a:avLst/>
                    </a:prstGeom>
                  </pic:spPr>
                </pic:pic>
              </a:graphicData>
            </a:graphic>
          </wp:inline>
        </w:drawing>
      </w:r>
    </w:p>
    <w:p w14:paraId="2395B9F6" w14:textId="100E340E" w:rsidR="00DE19B0" w:rsidRPr="00DE19B0" w:rsidRDefault="00AB4F7D" w:rsidP="008E44EF">
      <w:pPr>
        <w:pStyle w:val="Caption"/>
      </w:pPr>
      <w:bookmarkStart w:id="13" w:name="_Ref180692593"/>
      <w:r>
        <w:t xml:space="preserve">Figure </w:t>
      </w:r>
      <w:fldSimple w:instr=" SEQ Figure \* ARABIC ">
        <w:r w:rsidR="00B677E7">
          <w:rPr>
            <w:noProof/>
          </w:rPr>
          <w:t>7</w:t>
        </w:r>
      </w:fldSimple>
      <w:bookmarkEnd w:id="13"/>
      <w:r w:rsidR="00925D48">
        <w:rPr>
          <w:noProof/>
        </w:rPr>
        <w:t>:</w:t>
      </w:r>
      <w:r>
        <w:t xml:space="preserve"> Web</w:t>
      </w:r>
      <w:r w:rsidR="00925D48">
        <w:t xml:space="preserve"> a</w:t>
      </w:r>
      <w:r>
        <w:t>pp deployment sequence</w:t>
      </w:r>
    </w:p>
    <w:p w14:paraId="2C51779C" w14:textId="77777777" w:rsidR="00DE2CEC" w:rsidRDefault="008E44EF" w:rsidP="00DE2CEC">
      <w:pPr>
        <w:keepNext/>
      </w:pPr>
      <w:r w:rsidRPr="008E44EF">
        <w:rPr>
          <w:noProof/>
        </w:rPr>
        <w:lastRenderedPageBreak/>
        <w:drawing>
          <wp:inline distT="0" distB="0" distL="0" distR="0" wp14:anchorId="466EFE96" wp14:editId="45FC299D">
            <wp:extent cx="5943600" cy="4909820"/>
            <wp:effectExtent l="0" t="0" r="0" b="0"/>
            <wp:docPr id="1257626209"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26209" name="Picture 7"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909820"/>
                    </a:xfrm>
                    <a:prstGeom prst="rect">
                      <a:avLst/>
                    </a:prstGeom>
                    <a:noFill/>
                    <a:ln>
                      <a:noFill/>
                    </a:ln>
                  </pic:spPr>
                </pic:pic>
              </a:graphicData>
            </a:graphic>
          </wp:inline>
        </w:drawing>
      </w:r>
    </w:p>
    <w:p w14:paraId="2B299C95" w14:textId="15322D80" w:rsidR="008E44EF" w:rsidRPr="008E44EF" w:rsidRDefault="00DE2CEC" w:rsidP="00DE2CEC">
      <w:pPr>
        <w:pStyle w:val="Caption"/>
      </w:pPr>
      <w:bookmarkStart w:id="14" w:name="_Ref180692840"/>
      <w:r>
        <w:t xml:space="preserve">Figure </w:t>
      </w:r>
      <w:fldSimple w:instr=" SEQ Figure \* ARABIC ">
        <w:r w:rsidR="00B677E7">
          <w:rPr>
            <w:noProof/>
          </w:rPr>
          <w:t>8</w:t>
        </w:r>
      </w:fldSimple>
      <w:bookmarkEnd w:id="14"/>
      <w:r w:rsidR="004C7FC2">
        <w:t>:</w:t>
      </w:r>
      <w:r>
        <w:t xml:space="preserve"> Firmware decision matrix</w:t>
      </w:r>
    </w:p>
    <w:p w14:paraId="7E060D3C" w14:textId="77777777" w:rsidR="00207A87" w:rsidRDefault="00207A87" w:rsidP="00207A87"/>
    <w:p w14:paraId="6FB9C7D9" w14:textId="77777777" w:rsidR="006342D4" w:rsidRDefault="006342D4" w:rsidP="00207A87"/>
    <w:p w14:paraId="11D96C2A" w14:textId="77777777" w:rsidR="006342D4" w:rsidRDefault="006342D4" w:rsidP="00207A87"/>
    <w:p w14:paraId="5F26B09D" w14:textId="77777777" w:rsidR="006342D4" w:rsidRDefault="006342D4" w:rsidP="00207A87"/>
    <w:p w14:paraId="75FAB041" w14:textId="77777777" w:rsidR="006342D4" w:rsidRDefault="006342D4" w:rsidP="00207A87"/>
    <w:p w14:paraId="58C816AB" w14:textId="77777777" w:rsidR="006342D4" w:rsidRDefault="006342D4" w:rsidP="00207A87"/>
    <w:p w14:paraId="073675FF" w14:textId="77777777" w:rsidR="006342D4" w:rsidRDefault="006342D4" w:rsidP="00207A87"/>
    <w:p w14:paraId="366052D6" w14:textId="77777777" w:rsidR="006342D4" w:rsidRDefault="006342D4" w:rsidP="00207A87"/>
    <w:p w14:paraId="1E142E3F" w14:textId="77777777" w:rsidR="006342D4" w:rsidRDefault="006342D4" w:rsidP="00207A87"/>
    <w:p w14:paraId="159EA1AB" w14:textId="77777777" w:rsidR="006342D4" w:rsidRDefault="006342D4" w:rsidP="00207A87"/>
    <w:p w14:paraId="616BC57B" w14:textId="77777777" w:rsidR="006342D4" w:rsidRDefault="006342D4" w:rsidP="00207A87"/>
    <w:p w14:paraId="24E91F16" w14:textId="77777777" w:rsidR="006342D4" w:rsidRDefault="006342D4" w:rsidP="00207A87"/>
    <w:p w14:paraId="0C04959C" w14:textId="77777777" w:rsidR="006342D4" w:rsidRDefault="006342D4" w:rsidP="00207A87"/>
    <w:p w14:paraId="7EAFFA2B" w14:textId="21A5DAF3" w:rsidR="006342D4" w:rsidRDefault="00AA6D2C" w:rsidP="00207A87">
      <w:r>
        <w:t xml:space="preserve"> </w:t>
      </w:r>
    </w:p>
    <w:p w14:paraId="68318C9A" w14:textId="77777777" w:rsidR="00022096" w:rsidRDefault="0081648B" w:rsidP="00022096">
      <w:pPr>
        <w:keepNext/>
      </w:pPr>
      <w:r>
        <w:rPr>
          <w:noProof/>
        </w:rPr>
        <w:lastRenderedPageBreak/>
        <w:drawing>
          <wp:inline distT="0" distB="0" distL="0" distR="0" wp14:anchorId="01B6392C" wp14:editId="1A52509F">
            <wp:extent cx="5943600" cy="7445375"/>
            <wp:effectExtent l="0" t="0" r="0" b="0"/>
            <wp:docPr id="158130165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301659" name="Picture 2"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7445375"/>
                    </a:xfrm>
                    <a:prstGeom prst="rect">
                      <a:avLst/>
                    </a:prstGeom>
                  </pic:spPr>
                </pic:pic>
              </a:graphicData>
            </a:graphic>
          </wp:inline>
        </w:drawing>
      </w:r>
    </w:p>
    <w:p w14:paraId="3D63CB8A" w14:textId="3BE06111" w:rsidR="006342D4" w:rsidRDefault="00022096" w:rsidP="00022096">
      <w:pPr>
        <w:pStyle w:val="Caption"/>
      </w:pPr>
      <w:r>
        <w:t xml:space="preserve">Figure </w:t>
      </w:r>
      <w:fldSimple w:instr=" SEQ Figure \* ARABIC ">
        <w:r w:rsidR="00B677E7">
          <w:rPr>
            <w:noProof/>
          </w:rPr>
          <w:t>9</w:t>
        </w:r>
      </w:fldSimple>
      <w:r>
        <w:t xml:space="preserve"> - Packet header design</w:t>
      </w:r>
    </w:p>
    <w:p w14:paraId="3F4A8843" w14:textId="77777777" w:rsidR="00A03391" w:rsidRDefault="00A03391" w:rsidP="00207A87"/>
    <w:p w14:paraId="78B75271" w14:textId="18462A91" w:rsidR="00925D48" w:rsidRDefault="007D0754" w:rsidP="00022096">
      <w:pPr>
        <w:keepNext/>
      </w:pPr>
      <w:r>
        <w:rPr>
          <w:noProof/>
        </w:rPr>
        <w:drawing>
          <wp:inline distT="0" distB="0" distL="0" distR="0" wp14:anchorId="04DE391D" wp14:editId="043C6219">
            <wp:extent cx="5682343" cy="7204920"/>
            <wp:effectExtent l="0" t="0" r="0" b="0"/>
            <wp:docPr id="323093600"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093600" name="Picture 3"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90159" cy="7214831"/>
                    </a:xfrm>
                    <a:prstGeom prst="rect">
                      <a:avLst/>
                    </a:prstGeom>
                  </pic:spPr>
                </pic:pic>
              </a:graphicData>
            </a:graphic>
          </wp:inline>
        </w:drawing>
      </w:r>
    </w:p>
    <w:p w14:paraId="092C06BF" w14:textId="70658BCF" w:rsidR="00A03391" w:rsidRDefault="00022096" w:rsidP="00022096">
      <w:pPr>
        <w:pStyle w:val="Caption"/>
      </w:pPr>
      <w:bookmarkStart w:id="15" w:name="_Ref180692898"/>
      <w:r>
        <w:t xml:space="preserve">Figure </w:t>
      </w:r>
      <w:fldSimple w:instr=" SEQ Figure \* ARABIC ">
        <w:r w:rsidR="00B677E7">
          <w:rPr>
            <w:noProof/>
          </w:rPr>
          <w:t>10</w:t>
        </w:r>
      </w:fldSimple>
      <w:bookmarkEnd w:id="15"/>
      <w:r w:rsidR="00925D48">
        <w:t xml:space="preserve">: LoRa P2P </w:t>
      </w:r>
      <w:r w:rsidR="004C7FC2">
        <w:t>layer protocol.</w:t>
      </w:r>
    </w:p>
    <w:p w14:paraId="008C0530" w14:textId="77777777" w:rsidR="004C7FC2" w:rsidRDefault="004C7FC2" w:rsidP="004C7FC2">
      <w:pPr>
        <w:keepNext/>
      </w:pPr>
      <w:r w:rsidRPr="004C7FC2">
        <w:rPr>
          <w:noProof/>
        </w:rPr>
        <w:lastRenderedPageBreak/>
        <w:drawing>
          <wp:inline distT="0" distB="0" distL="0" distR="0" wp14:anchorId="159DF054" wp14:editId="63624BE4">
            <wp:extent cx="5943600" cy="7254240"/>
            <wp:effectExtent l="0" t="0" r="0" b="0"/>
            <wp:docPr id="663567111"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67111" name="Picture 10"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254240"/>
                    </a:xfrm>
                    <a:prstGeom prst="rect">
                      <a:avLst/>
                    </a:prstGeom>
                    <a:noFill/>
                    <a:ln>
                      <a:noFill/>
                    </a:ln>
                  </pic:spPr>
                </pic:pic>
              </a:graphicData>
            </a:graphic>
          </wp:inline>
        </w:drawing>
      </w:r>
    </w:p>
    <w:p w14:paraId="67197891" w14:textId="1E99DFD0" w:rsidR="004C7FC2" w:rsidRPr="004C7FC2" w:rsidRDefault="004C7FC2" w:rsidP="004C7FC2">
      <w:pPr>
        <w:pStyle w:val="Caption"/>
      </w:pPr>
      <w:r>
        <w:t xml:space="preserve">Figure </w:t>
      </w:r>
      <w:fldSimple w:instr=" SEQ Figure \* ARABIC ">
        <w:r w:rsidR="00B677E7">
          <w:rPr>
            <w:noProof/>
          </w:rPr>
          <w:t>11</w:t>
        </w:r>
      </w:fldSimple>
      <w:r>
        <w:t>: Application layer protocols.</w:t>
      </w:r>
    </w:p>
    <w:p w14:paraId="3A88897A" w14:textId="77777777" w:rsidR="004C7FC2" w:rsidRPr="004C7FC2" w:rsidRDefault="004C7FC2" w:rsidP="004C7FC2"/>
    <w:p w14:paraId="682B54EA" w14:textId="77777777" w:rsidR="001E1C11" w:rsidRPr="001E1C11" w:rsidRDefault="001E1C11" w:rsidP="001E1C11"/>
    <w:p w14:paraId="157409D8" w14:textId="2C720BCC" w:rsidR="00DE2CEC" w:rsidRDefault="00DE2CEC" w:rsidP="007D089A">
      <w:pPr>
        <w:pStyle w:val="Heading1"/>
        <w:pBdr>
          <w:bottom w:val="single" w:sz="4" w:space="1" w:color="auto"/>
        </w:pBdr>
      </w:pPr>
      <w:r>
        <w:t>Appendix b – Tables</w:t>
      </w:r>
    </w:p>
    <w:p w14:paraId="78322FF1" w14:textId="690C97E6" w:rsidR="00DE2CEC" w:rsidRDefault="00DE2CEC" w:rsidP="00DE2CEC">
      <w:pPr>
        <w:pStyle w:val="Caption"/>
        <w:keepNext/>
      </w:pPr>
      <w:r>
        <w:t xml:space="preserve">Table </w:t>
      </w:r>
      <w:fldSimple w:instr=" SEQ Table \* ARABIC ">
        <w:r w:rsidR="00B677E7">
          <w:rPr>
            <w:noProof/>
          </w:rPr>
          <w:t>1</w:t>
        </w:r>
      </w:fldSimple>
      <w:r>
        <w:t>- Capstone requirements</w:t>
      </w:r>
    </w:p>
    <w:tbl>
      <w:tblPr>
        <w:tblStyle w:val="GridTable2"/>
        <w:tblW w:w="0" w:type="auto"/>
        <w:tblLook w:val="04A0" w:firstRow="1" w:lastRow="0" w:firstColumn="1" w:lastColumn="0" w:noHBand="0" w:noVBand="1"/>
      </w:tblPr>
      <w:tblGrid>
        <w:gridCol w:w="1970"/>
        <w:gridCol w:w="2531"/>
        <w:gridCol w:w="2531"/>
        <w:gridCol w:w="2328"/>
      </w:tblGrid>
      <w:tr w:rsidR="00DE2CEC" w14:paraId="66BE641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2E3B6AF3" w14:textId="77777777" w:rsidR="00DE2CEC" w:rsidRDefault="00DE2CEC">
            <w:r w:rsidRPr="000469C2">
              <w:rPr>
                <w:sz w:val="22"/>
                <w:szCs w:val="22"/>
              </w:rPr>
              <w:t>Reference Number</w:t>
            </w:r>
          </w:p>
        </w:tc>
        <w:tc>
          <w:tcPr>
            <w:tcW w:w="2531" w:type="dxa"/>
          </w:tcPr>
          <w:p w14:paraId="3882BDF3" w14:textId="77777777" w:rsidR="00DE2CEC" w:rsidRDefault="00DE2CEC">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ABDECAC" w14:textId="77777777" w:rsidR="00DE2CEC" w:rsidRDefault="00DE2CEC">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332D2A59" w14:textId="77777777" w:rsidR="00DE2CEC" w:rsidRDefault="00DE2CEC">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DE2CEC" w14:paraId="0F48218D"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1126BF9" w14:textId="77777777" w:rsidR="00DE2CEC" w:rsidRDefault="00DE2CEC">
            <w:r>
              <w:t>1-SW</w:t>
            </w:r>
          </w:p>
        </w:tc>
        <w:tc>
          <w:tcPr>
            <w:tcW w:w="2531" w:type="dxa"/>
          </w:tcPr>
          <w:p w14:paraId="2AC4E9FA"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5F50F056" w14:textId="77777777" w:rsidR="00DE2CEC" w:rsidRDefault="00DE2CEC">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3F210F40" w14:textId="77777777" w:rsidR="00DE2CEC" w:rsidRDefault="00DE2CEC">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7252D553" w14:textId="77777777" w:rsidR="00DE2CEC" w:rsidRDefault="00DE2CEC">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6ECED181" w14:textId="77777777" w:rsidR="00DE2CEC" w:rsidRDefault="00DE2CEC">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DE2CEC" w14:paraId="63426F53" w14:textId="77777777">
        <w:tc>
          <w:tcPr>
            <w:cnfStyle w:val="001000000000" w:firstRow="0" w:lastRow="0" w:firstColumn="1" w:lastColumn="0" w:oddVBand="0" w:evenVBand="0" w:oddHBand="0" w:evenHBand="0" w:firstRowFirstColumn="0" w:firstRowLastColumn="0" w:lastRowFirstColumn="0" w:lastRowLastColumn="0"/>
            <w:tcW w:w="1970" w:type="dxa"/>
          </w:tcPr>
          <w:p w14:paraId="5D3BD00C" w14:textId="77777777" w:rsidR="00DE2CEC" w:rsidRDefault="00DE2CEC">
            <w:r>
              <w:t>2-SW</w:t>
            </w:r>
          </w:p>
        </w:tc>
        <w:tc>
          <w:tcPr>
            <w:tcW w:w="2531" w:type="dxa"/>
          </w:tcPr>
          <w:p w14:paraId="5AA9548B" w14:textId="77777777" w:rsidR="00DE2CEC" w:rsidRDefault="00DE2CEC">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D1D3FD3" w14:textId="77777777" w:rsidR="00DE2CEC" w:rsidRDefault="00DE2CEC">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562647A2" w14:textId="77777777" w:rsidR="00DE2CEC" w:rsidRDefault="00DE2CEC">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159704B8" w14:textId="77777777" w:rsidR="00DE2CEC" w:rsidRDefault="00DE2CEC">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5D9CCBC7" w14:textId="77777777" w:rsidR="00DE2CEC" w:rsidRDefault="00DE2CEC">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DE2CEC" w14:paraId="5200BE3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6B5C1C9" w14:textId="77777777" w:rsidR="00DE2CEC" w:rsidRDefault="00DE2CEC">
            <w:r>
              <w:t>3-SW</w:t>
            </w:r>
          </w:p>
        </w:tc>
        <w:tc>
          <w:tcPr>
            <w:tcW w:w="2531" w:type="dxa"/>
          </w:tcPr>
          <w:p w14:paraId="05D7EE73"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47E36E9E" w14:textId="77777777" w:rsidR="00DE2CEC" w:rsidRDefault="00DE2CEC">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7B17901E" w14:textId="77777777" w:rsidR="00DE2CEC" w:rsidRDefault="00DE2CEC">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DE2CEC" w14:paraId="76C37565" w14:textId="77777777">
        <w:tc>
          <w:tcPr>
            <w:cnfStyle w:val="001000000000" w:firstRow="0" w:lastRow="0" w:firstColumn="1" w:lastColumn="0" w:oddVBand="0" w:evenVBand="0" w:oddHBand="0" w:evenHBand="0" w:firstRowFirstColumn="0" w:firstRowLastColumn="0" w:lastRowFirstColumn="0" w:lastRowLastColumn="0"/>
            <w:tcW w:w="1970" w:type="dxa"/>
          </w:tcPr>
          <w:p w14:paraId="018F275F" w14:textId="77777777" w:rsidR="00DE2CEC" w:rsidRDefault="00DE2CEC">
            <w:r>
              <w:t>4-SW</w:t>
            </w:r>
          </w:p>
        </w:tc>
        <w:tc>
          <w:tcPr>
            <w:tcW w:w="2531" w:type="dxa"/>
          </w:tcPr>
          <w:p w14:paraId="6BE608A1" w14:textId="77777777" w:rsidR="00DE2CEC" w:rsidRDefault="00DE2CEC">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w:t>
            </w:r>
            <w:r>
              <w:lastRenderedPageBreak/>
              <w:t>low-voltage disconnect MUST implement hysteresis to prevent power cycling.</w:t>
            </w:r>
          </w:p>
          <w:p w14:paraId="72E5ED44" w14:textId="77777777" w:rsidR="00DE2CEC" w:rsidRDefault="00DE2CEC">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79CC3AEB" w14:textId="77777777" w:rsidR="00DE2CEC" w:rsidRDefault="00DE2CEC">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w:t>
            </w:r>
            <w:r>
              <w:lastRenderedPageBreak/>
              <w:t xml:space="preserve">voltage monitor will be compared to that of the power supply and measured with an external meter. </w:t>
            </w:r>
          </w:p>
        </w:tc>
        <w:tc>
          <w:tcPr>
            <w:tcW w:w="2328" w:type="dxa"/>
          </w:tcPr>
          <w:p w14:paraId="2AFD34E5" w14:textId="77777777" w:rsidR="00DE2CEC" w:rsidRDefault="00DE2CEC">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4EE301D8" w14:textId="77777777" w:rsidR="00DE2CEC" w:rsidRDefault="00DE2CEC">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w:t>
            </w:r>
            <w:r>
              <w:lastRenderedPageBreak/>
              <w:t>voltage threshold and turns back on when the battery charges above threshold voltage. The implemented hysteresis prevents power cycling of the device.</w:t>
            </w:r>
          </w:p>
          <w:p w14:paraId="75CA8E56" w14:textId="77777777" w:rsidR="00DE2CEC" w:rsidRDefault="00DE2CEC">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DE2CEC" w14:paraId="6077165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437BA325" w14:textId="77777777" w:rsidR="00DE2CEC" w:rsidRDefault="00DE2CEC">
            <w:r>
              <w:t>5-SW</w:t>
            </w:r>
          </w:p>
        </w:tc>
        <w:tc>
          <w:tcPr>
            <w:tcW w:w="2531" w:type="dxa"/>
          </w:tcPr>
          <w:p w14:paraId="792E9B3A"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0C0609A4" w14:textId="77777777" w:rsidR="00DE2CEC" w:rsidRDefault="00DE2CEC">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EAC9EEF" w14:textId="77777777" w:rsidR="00DE2CEC" w:rsidRDefault="00DE2CEC">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1F5A262C" w14:textId="77777777" w:rsidR="00DE2CEC" w:rsidRDefault="00DE2CEC">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DE2CEC" w14:paraId="6D0ADE48" w14:textId="77777777">
        <w:tc>
          <w:tcPr>
            <w:cnfStyle w:val="001000000000" w:firstRow="0" w:lastRow="0" w:firstColumn="1" w:lastColumn="0" w:oddVBand="0" w:evenVBand="0" w:oddHBand="0" w:evenHBand="0" w:firstRowFirstColumn="0" w:firstRowLastColumn="0" w:lastRowFirstColumn="0" w:lastRowLastColumn="0"/>
            <w:tcW w:w="1970" w:type="dxa"/>
          </w:tcPr>
          <w:p w14:paraId="539FDAF8" w14:textId="77777777" w:rsidR="00DE2CEC" w:rsidRDefault="00DE2CEC">
            <w:r>
              <w:t>6-HW</w:t>
            </w:r>
          </w:p>
        </w:tc>
        <w:tc>
          <w:tcPr>
            <w:tcW w:w="2531" w:type="dxa"/>
          </w:tcPr>
          <w:p w14:paraId="36A0491E" w14:textId="77777777" w:rsidR="00DE2CEC" w:rsidRDefault="00DE2CEC">
            <w:pPr>
              <w:cnfStyle w:val="000000000000" w:firstRow="0" w:lastRow="0" w:firstColumn="0" w:lastColumn="0" w:oddVBand="0" w:evenVBand="0" w:oddHBand="0" w:evenHBand="0" w:firstRowFirstColumn="0" w:firstRowLastColumn="0" w:lastRowFirstColumn="0" w:lastRowLastColumn="0"/>
            </w:pPr>
            <w:r>
              <w:t>R1 –  MUST Design and order a PCB</w:t>
            </w:r>
          </w:p>
        </w:tc>
        <w:tc>
          <w:tcPr>
            <w:tcW w:w="2531" w:type="dxa"/>
          </w:tcPr>
          <w:p w14:paraId="3E21C264" w14:textId="77777777" w:rsidR="00DE2CEC" w:rsidRDefault="00DE2CEC">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02B3C8A" w14:textId="77777777" w:rsidR="00DE2CEC" w:rsidRDefault="00DE2CEC">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05BE352E" w14:textId="77777777" w:rsidR="00DE2CEC" w:rsidRDefault="00DE2CEC">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DE2CEC" w14:paraId="62F64B1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4FE4F50" w14:textId="77777777" w:rsidR="00DE2CEC" w:rsidRDefault="00DE2CEC">
            <w:r>
              <w:t>7-HW</w:t>
            </w:r>
          </w:p>
        </w:tc>
        <w:tc>
          <w:tcPr>
            <w:tcW w:w="2531" w:type="dxa"/>
          </w:tcPr>
          <w:p w14:paraId="3B35A447"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MUST have a bespoke enclosure.</w:t>
            </w:r>
          </w:p>
          <w:p w14:paraId="13EC0712" w14:textId="77777777" w:rsidR="00DE2CEC" w:rsidRDefault="00DE2CEC">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60D7F7C2" w14:textId="77777777" w:rsidR="00DE2CEC" w:rsidRDefault="00DE2CEC">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5848AC7C" w14:textId="77777777" w:rsidR="00DE2CEC" w:rsidRDefault="00DE2CEC">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770DF72C"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FT1 – The enclosure is subjected to the standard IPX4 test</w:t>
            </w:r>
          </w:p>
        </w:tc>
        <w:tc>
          <w:tcPr>
            <w:tcW w:w="2328" w:type="dxa"/>
          </w:tcPr>
          <w:p w14:paraId="6DD042ED"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C1 – All materials have IPX4 or greater certification from reputable lab</w:t>
            </w:r>
          </w:p>
          <w:p w14:paraId="69A46652" w14:textId="77777777" w:rsidR="00DE2CEC" w:rsidRDefault="00DE2CEC">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DE2CEC" w14:paraId="6A67C55A" w14:textId="77777777">
        <w:tc>
          <w:tcPr>
            <w:cnfStyle w:val="001000000000" w:firstRow="0" w:lastRow="0" w:firstColumn="1" w:lastColumn="0" w:oddVBand="0" w:evenVBand="0" w:oddHBand="0" w:evenHBand="0" w:firstRowFirstColumn="0" w:firstRowLastColumn="0" w:lastRowFirstColumn="0" w:lastRowLastColumn="0"/>
            <w:tcW w:w="1970" w:type="dxa"/>
          </w:tcPr>
          <w:p w14:paraId="1DAC1331" w14:textId="77777777" w:rsidR="00DE2CEC" w:rsidRDefault="00DE2CEC">
            <w:r>
              <w:t>8-HW</w:t>
            </w:r>
          </w:p>
        </w:tc>
        <w:tc>
          <w:tcPr>
            <w:tcW w:w="2531" w:type="dxa"/>
          </w:tcPr>
          <w:p w14:paraId="6D69041B" w14:textId="77777777" w:rsidR="00DE2CEC" w:rsidRDefault="00DE2CEC">
            <w:pPr>
              <w:cnfStyle w:val="000000000000" w:firstRow="0" w:lastRow="0" w:firstColumn="0" w:lastColumn="0" w:oddVBand="0" w:evenVBand="0" w:oddHBand="0" w:evenHBand="0" w:firstRowFirstColumn="0" w:firstRowLastColumn="0" w:lastRowFirstColumn="0" w:lastRowLastColumn="0"/>
            </w:pPr>
            <w:r>
              <w:t>R1 – Voltage regulator MUST effectively provide the required 3.3V to the hardware for a range of typical battery voltages.</w:t>
            </w:r>
          </w:p>
        </w:tc>
        <w:tc>
          <w:tcPr>
            <w:tcW w:w="2531" w:type="dxa"/>
          </w:tcPr>
          <w:p w14:paraId="70CF80AF" w14:textId="77777777" w:rsidR="00DE2CEC" w:rsidRDefault="00DE2CEC">
            <w:pPr>
              <w:cnfStyle w:val="000000000000" w:firstRow="0" w:lastRow="0" w:firstColumn="0" w:lastColumn="0" w:oddVBand="0" w:evenVBand="0" w:oddHBand="0" w:evenHBand="0" w:firstRowFirstColumn="0" w:firstRowLastColumn="0" w:lastRowFirstColumn="0" w:lastRowLastColumn="0"/>
            </w:pPr>
            <w:r>
              <w:t>T1 – Sweep the input voltage across the range defined by the regulator datasheet and measure the voltage regulator output while it is loaded with the expected full load current the PCB requires.</w:t>
            </w:r>
          </w:p>
        </w:tc>
        <w:tc>
          <w:tcPr>
            <w:tcW w:w="2328" w:type="dxa"/>
          </w:tcPr>
          <w:p w14:paraId="6388A399" w14:textId="77777777" w:rsidR="00DE2CEC" w:rsidRDefault="00DE2CEC">
            <w:pPr>
              <w:cnfStyle w:val="000000000000" w:firstRow="0" w:lastRow="0" w:firstColumn="0" w:lastColumn="0" w:oddVBand="0" w:evenVBand="0" w:oddHBand="0" w:evenHBand="0" w:firstRowFirstColumn="0" w:firstRowLastColumn="0" w:lastRowFirstColumn="0" w:lastRowLastColumn="0"/>
            </w:pPr>
            <w:r>
              <w:t>C1.1 – The hardware receives a stable 3.3V +/- 0.1V out across the range of test voltages while under the expected load.</w:t>
            </w:r>
          </w:p>
          <w:p w14:paraId="0BF8FF53" w14:textId="77777777" w:rsidR="00DE2CEC" w:rsidRDefault="00DE2CEC">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DE2CEC" w14:paraId="28F0A2A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2A0B025C" w14:textId="77777777" w:rsidR="00DE2CEC" w:rsidRDefault="00DE2CEC">
            <w:r>
              <w:t>9-HW</w:t>
            </w:r>
          </w:p>
        </w:tc>
        <w:tc>
          <w:tcPr>
            <w:tcW w:w="2531" w:type="dxa"/>
          </w:tcPr>
          <w:p w14:paraId="03665626"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803914D" w14:textId="77777777" w:rsidR="00DE2CEC" w:rsidRDefault="00DE2CEC">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0BE9F1DF" w14:textId="77777777" w:rsidR="00DE2CEC" w:rsidRDefault="00DE2CEC">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DE2CEC" w14:paraId="2F09C53A" w14:textId="77777777">
        <w:tc>
          <w:tcPr>
            <w:cnfStyle w:val="001000000000" w:firstRow="0" w:lastRow="0" w:firstColumn="1" w:lastColumn="0" w:oddVBand="0" w:evenVBand="0" w:oddHBand="0" w:evenHBand="0" w:firstRowFirstColumn="0" w:firstRowLastColumn="0" w:lastRowFirstColumn="0" w:lastRowLastColumn="0"/>
            <w:tcW w:w="1970" w:type="dxa"/>
          </w:tcPr>
          <w:p w14:paraId="329C7B58" w14:textId="77777777" w:rsidR="00DE2CEC" w:rsidRDefault="00DE2CEC">
            <w:r>
              <w:t>10-HW</w:t>
            </w:r>
          </w:p>
        </w:tc>
        <w:tc>
          <w:tcPr>
            <w:tcW w:w="2531" w:type="dxa"/>
          </w:tcPr>
          <w:p w14:paraId="3834ABEC" w14:textId="77777777" w:rsidR="00DE2CEC" w:rsidRDefault="00DE2CEC">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57B4451D" w14:textId="77777777" w:rsidR="00DE2CEC" w:rsidRDefault="00DE2CEC">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39CC5535" w14:textId="77777777" w:rsidR="00DE2CEC" w:rsidRDefault="00DE2CEC">
            <w:pPr>
              <w:cnfStyle w:val="000000000000" w:firstRow="0" w:lastRow="0" w:firstColumn="0" w:lastColumn="0" w:oddVBand="0" w:evenVBand="0" w:oddHBand="0" w:evenHBand="0" w:firstRowFirstColumn="0" w:firstRowLastColumn="0" w:lastRowFirstColumn="0" w:lastRowLastColumn="0"/>
            </w:pPr>
          </w:p>
        </w:tc>
        <w:tc>
          <w:tcPr>
            <w:tcW w:w="2328" w:type="dxa"/>
          </w:tcPr>
          <w:p w14:paraId="6EEDACC4" w14:textId="77777777" w:rsidR="00DE2CEC" w:rsidRDefault="00DE2CEC">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DE2CEC" w14:paraId="5331395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24E01CCF" w14:textId="77777777" w:rsidR="00DE2CEC" w:rsidRDefault="00DE2CEC">
            <w:r>
              <w:t>11-HW</w:t>
            </w:r>
          </w:p>
        </w:tc>
        <w:tc>
          <w:tcPr>
            <w:tcW w:w="2531" w:type="dxa"/>
          </w:tcPr>
          <w:p w14:paraId="44BE09C4" w14:textId="77777777" w:rsidR="00DE2CEC" w:rsidRDefault="00DE2CEC">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49897281"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R2 – The Wi-Fi access point MUST time-out after 5 minutes of inactivity to save power.</w:t>
            </w:r>
          </w:p>
        </w:tc>
        <w:tc>
          <w:tcPr>
            <w:tcW w:w="2531" w:type="dxa"/>
          </w:tcPr>
          <w:p w14:paraId="38FA9196"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 xml:space="preserve">T1 – Check that the Wi-Fi access point is powered down. Press the user button to initiate the Wi-Fi access point. </w:t>
            </w:r>
          </w:p>
          <w:p w14:paraId="7FAFEF58"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T2 – Leave the access point for 5 minutes without activity.</w:t>
            </w:r>
          </w:p>
        </w:tc>
        <w:tc>
          <w:tcPr>
            <w:tcW w:w="2328" w:type="dxa"/>
          </w:tcPr>
          <w:p w14:paraId="1B7E0A97" w14:textId="77777777" w:rsidR="00DE2CEC" w:rsidRDefault="00DE2CEC">
            <w:pPr>
              <w:cnfStyle w:val="000000100000" w:firstRow="0" w:lastRow="0" w:firstColumn="0" w:lastColumn="0" w:oddVBand="0" w:evenVBand="0" w:oddHBand="1" w:evenHBand="0" w:firstRowFirstColumn="0" w:firstRowLastColumn="0" w:lastRowFirstColumn="0" w:lastRowLastColumn="0"/>
            </w:pPr>
            <w:r>
              <w:lastRenderedPageBreak/>
              <w:t>C1 – The Wi-Fi access point is available after pressing the user button.</w:t>
            </w:r>
          </w:p>
          <w:p w14:paraId="4D691401" w14:textId="77777777" w:rsidR="00DE2CEC" w:rsidRDefault="00DE2CEC">
            <w:pPr>
              <w:cnfStyle w:val="000000100000" w:firstRow="0" w:lastRow="0" w:firstColumn="0" w:lastColumn="0" w:oddVBand="0" w:evenVBand="0" w:oddHBand="1" w:evenHBand="0" w:firstRowFirstColumn="0" w:firstRowLastColumn="0" w:lastRowFirstColumn="0" w:lastRowLastColumn="0"/>
            </w:pPr>
            <w:r>
              <w:t xml:space="preserve">C2 – The Wi-Fi access point is </w:t>
            </w:r>
            <w:r>
              <w:lastRenderedPageBreak/>
              <w:t>disabled after 5 minutes of inactivity.</w:t>
            </w:r>
          </w:p>
        </w:tc>
      </w:tr>
      <w:tr w:rsidR="00DE2CEC" w14:paraId="5AD72782" w14:textId="77777777">
        <w:tc>
          <w:tcPr>
            <w:cnfStyle w:val="001000000000" w:firstRow="0" w:lastRow="0" w:firstColumn="1" w:lastColumn="0" w:oddVBand="0" w:evenVBand="0" w:oddHBand="0" w:evenHBand="0" w:firstRowFirstColumn="0" w:firstRowLastColumn="0" w:lastRowFirstColumn="0" w:lastRowLastColumn="0"/>
            <w:tcW w:w="1970" w:type="dxa"/>
          </w:tcPr>
          <w:p w14:paraId="22718351" w14:textId="77777777" w:rsidR="00DE2CEC" w:rsidRDefault="00DE2CEC">
            <w:r>
              <w:lastRenderedPageBreak/>
              <w:t>12- SW</w:t>
            </w:r>
          </w:p>
        </w:tc>
        <w:tc>
          <w:tcPr>
            <w:tcW w:w="2531" w:type="dxa"/>
          </w:tcPr>
          <w:p w14:paraId="77C7838D" w14:textId="77777777" w:rsidR="00DE2CEC" w:rsidRDefault="00DE2CEC">
            <w:pPr>
              <w:cnfStyle w:val="000000000000" w:firstRow="0" w:lastRow="0" w:firstColumn="0" w:lastColumn="0" w:oddVBand="0" w:evenVBand="0" w:oddHBand="0" w:evenHBand="0" w:firstRowFirstColumn="0" w:firstRowLastColumn="0" w:lastRowFirstColumn="0" w:lastRowLastColumn="0"/>
            </w:pPr>
            <w:r>
              <w:t>R1 – The firmware has multiple modes:</w:t>
            </w:r>
          </w:p>
          <w:p w14:paraId="3C0EC337" w14:textId="77777777" w:rsidR="00DE2CEC" w:rsidRDefault="00DE2CEC">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1D63ECB9" w14:textId="77777777" w:rsidR="00DE2CEC" w:rsidRDefault="00DE2CEC">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1D7D4396" w14:textId="77777777" w:rsidR="00DE2CEC" w:rsidRDefault="00DE2CEC">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699684D1" w14:textId="77777777" w:rsidR="00DE2CEC" w:rsidRPr="00357EB1" w:rsidRDefault="00DE2CEC">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E723006" w14:textId="77777777" w:rsidR="00DE2CEC" w:rsidRDefault="00DE2CEC">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0DA937D1" w14:textId="77777777" w:rsidR="00DE2CEC" w:rsidRDefault="00DE2CEC">
            <w:pPr>
              <w:cnfStyle w:val="000000000000" w:firstRow="0" w:lastRow="0" w:firstColumn="0" w:lastColumn="0" w:oddVBand="0" w:evenVBand="0" w:oddHBand="0" w:evenHBand="0" w:firstRowFirstColumn="0" w:firstRowLastColumn="0" w:lastRowFirstColumn="0" w:lastRowLastColumn="0"/>
            </w:pPr>
            <w:r>
              <w:t xml:space="preserve">F2 – An SOS mode that activates across the entire network. It connects directly to emergency services, minimizes network </w:t>
            </w:r>
            <w:r>
              <w:lastRenderedPageBreak/>
              <w:t>latency at the expense of power efficiency, and disables the low voltage disconnect.</w:t>
            </w:r>
          </w:p>
        </w:tc>
        <w:tc>
          <w:tcPr>
            <w:tcW w:w="2531" w:type="dxa"/>
          </w:tcPr>
          <w:p w14:paraId="2FCEF40A" w14:textId="77777777" w:rsidR="00DE2CEC" w:rsidRDefault="00DE2CEC">
            <w:pPr>
              <w:cnfStyle w:val="000000000000" w:firstRow="0" w:lastRow="0" w:firstColumn="0" w:lastColumn="0" w:oddVBand="0" w:evenVBand="0" w:oddHBand="0" w:evenHBand="0" w:firstRowFirstColumn="0" w:firstRowLastColumn="0" w:lastRowFirstColumn="0" w:lastRowLastColumn="0"/>
            </w:pPr>
            <w:r>
              <w:lastRenderedPageBreak/>
              <w:t>T1.0 &amp; FT1.0 – Send a message from an Active node to a Passive node.</w:t>
            </w:r>
          </w:p>
          <w:p w14:paraId="3174F66E" w14:textId="77777777" w:rsidR="00DE2CEC" w:rsidRDefault="00DE2CEC">
            <w:pPr>
              <w:cnfStyle w:val="000000000000" w:firstRow="0" w:lastRow="0" w:firstColumn="0" w:lastColumn="0" w:oddVBand="0" w:evenVBand="0" w:oddHBand="0" w:evenHBand="0" w:firstRowFirstColumn="0" w:firstRowLastColumn="0" w:lastRowFirstColumn="0" w:lastRowLastColumn="0"/>
            </w:pPr>
            <w:r>
              <w:t>T1.1  – Receive a message repeated by a Passive node.</w:t>
            </w:r>
          </w:p>
          <w:p w14:paraId="6F1EA8C8" w14:textId="77777777" w:rsidR="00DE2CEC" w:rsidRDefault="00DE2CEC">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063E0429" w14:textId="77777777" w:rsidR="00DE2CEC" w:rsidRDefault="00DE2CEC">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143243FB" w14:textId="77777777" w:rsidR="00DE2CEC" w:rsidRDefault="00DE2CEC">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6766B8AA" w14:textId="77777777" w:rsidR="00DE2CEC" w:rsidRDefault="00DE2CEC">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6AC752B5" w14:textId="77777777" w:rsidR="00DE2CEC" w:rsidRDefault="00DE2CEC">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7BBCDABE" w14:textId="77777777" w:rsidR="00DE2CEC" w:rsidRDefault="00DE2CEC">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1720A7EF" w14:textId="77777777" w:rsidR="00DE2CEC" w:rsidRDefault="00DE2CEC">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39A0354F" w14:textId="322794FE" w:rsidR="007D089A" w:rsidRDefault="007D089A" w:rsidP="009C1A77"/>
    <w:p w14:paraId="402A4F0E" w14:textId="292F0773" w:rsidR="00DE2CEC" w:rsidRDefault="007D089A" w:rsidP="007D089A">
      <w:pPr>
        <w:pStyle w:val="Heading1"/>
        <w:pBdr>
          <w:bottom w:val="single" w:sz="4" w:space="1" w:color="auto"/>
        </w:pBdr>
      </w:pPr>
      <w:r>
        <w:br w:type="column"/>
      </w:r>
      <w:bookmarkStart w:id="16" w:name="_Ref180693973"/>
      <w:r>
        <w:lastRenderedPageBreak/>
        <w:t>Appendix C – Test Plan</w:t>
      </w:r>
      <w:bookmarkEnd w:id="16"/>
    </w:p>
    <w:p w14:paraId="542573FE" w14:textId="77777777" w:rsidR="00E27774" w:rsidRDefault="00E27774" w:rsidP="00E27774">
      <w:pPr>
        <w:pStyle w:val="Heading1"/>
      </w:pPr>
      <w:bookmarkStart w:id="17" w:name="_Toc180426022"/>
      <w:r>
        <w:t>Accessibility</w:t>
      </w:r>
      <w:bookmarkEnd w:id="17"/>
    </w:p>
    <w:p w14:paraId="3BDFAB91" w14:textId="77777777" w:rsidR="00E27774" w:rsidRDefault="00E27774" w:rsidP="00E27774">
      <w:r>
        <w:t xml:space="preserve">Testing the accessibility of the AVAlink service for users. Covers all of 1-SW. </w:t>
      </w:r>
    </w:p>
    <w:p w14:paraId="0EC5C0C8" w14:textId="77777777" w:rsidR="00E27774" w:rsidRDefault="00E27774" w:rsidP="00E27774">
      <w:pPr>
        <w:pStyle w:val="Heading2"/>
      </w:pPr>
      <w:bookmarkStart w:id="18" w:name="_Ref180138580"/>
      <w:bookmarkStart w:id="19" w:name="_Toc180426023"/>
      <w:r>
        <w:t>Mobile Devices</w:t>
      </w:r>
      <w:bookmarkEnd w:id="18"/>
      <w:bookmarkEnd w:id="19"/>
    </w:p>
    <w:p w14:paraId="538169BC" w14:textId="77777777" w:rsidR="00E27774" w:rsidRPr="007075E7" w:rsidRDefault="00E27774" w:rsidP="00E27774">
      <w:r>
        <w:t>Test the accessibility of the user interface on a mobile device.</w:t>
      </w:r>
    </w:p>
    <w:p w14:paraId="26C22A2A" w14:textId="77777777" w:rsidR="00E27774" w:rsidRDefault="00E27774" w:rsidP="00E27774">
      <w:pPr>
        <w:pStyle w:val="ListParagraph"/>
        <w:numPr>
          <w:ilvl w:val="0"/>
          <w:numId w:val="5"/>
        </w:numPr>
      </w:pPr>
      <w:r>
        <w:t>Provide power to a Petal Radio using the micro-USB or an appropriate battery configuration.</w:t>
      </w:r>
    </w:p>
    <w:p w14:paraId="01D85112" w14:textId="77777777" w:rsidR="00E27774" w:rsidRDefault="00E27774" w:rsidP="00E27774">
      <w:pPr>
        <w:pStyle w:val="ListParagraph"/>
        <w:numPr>
          <w:ilvl w:val="0"/>
          <w:numId w:val="5"/>
        </w:numPr>
      </w:pPr>
      <w:r>
        <w:t>Have a friend/parent follow these instructions without assistance:</w:t>
      </w:r>
    </w:p>
    <w:p w14:paraId="62AAE1C6" w14:textId="77777777" w:rsidR="00E27774" w:rsidRDefault="00E27774" w:rsidP="00E27774">
      <w:pPr>
        <w:pStyle w:val="ListParagraph"/>
        <w:numPr>
          <w:ilvl w:val="0"/>
          <w:numId w:val="10"/>
        </w:numPr>
      </w:pPr>
      <w:r>
        <w:t>Press the User button to activate the node.</w:t>
      </w:r>
    </w:p>
    <w:p w14:paraId="50A458A6" w14:textId="77777777" w:rsidR="00E27774" w:rsidRDefault="00E27774" w:rsidP="00E27774">
      <w:pPr>
        <w:pStyle w:val="ListParagraph"/>
        <w:numPr>
          <w:ilvl w:val="0"/>
          <w:numId w:val="10"/>
        </w:numPr>
      </w:pPr>
      <w:r>
        <w:t>Using a smartphone, connect to the AVAlink Wi-Fi network.</w:t>
      </w:r>
    </w:p>
    <w:p w14:paraId="4BE9C27A" w14:textId="77777777" w:rsidR="00E27774" w:rsidRDefault="00E27774" w:rsidP="00E27774">
      <w:pPr>
        <w:pStyle w:val="ListParagraph"/>
        <w:numPr>
          <w:ilvl w:val="0"/>
          <w:numId w:val="10"/>
        </w:numPr>
      </w:pPr>
      <w:r>
        <w:t xml:space="preserve">Scan the QR code or navigate to </w:t>
      </w:r>
      <w:proofErr w:type="spellStart"/>
      <w:r w:rsidRPr="00451C3E">
        <w:rPr>
          <w:i/>
          <w:iCs/>
        </w:rPr>
        <w:t>avalink.local</w:t>
      </w:r>
      <w:proofErr w:type="spellEnd"/>
      <w:r w:rsidRPr="00451C3E">
        <w:rPr>
          <w:i/>
          <w:iCs/>
        </w:rPr>
        <w:t xml:space="preserve"> </w:t>
      </w:r>
      <w:r>
        <w:t xml:space="preserve">in a web browser </w:t>
      </w:r>
      <w:r w:rsidRPr="00451C3E">
        <w:rPr>
          <w:b/>
        </w:rPr>
        <w:t>(CHECKPOINT)</w:t>
      </w:r>
      <w:r>
        <w:t>.</w:t>
      </w:r>
    </w:p>
    <w:p w14:paraId="61D6AAEB" w14:textId="77777777" w:rsidR="00E27774" w:rsidRDefault="00E27774" w:rsidP="00E27774">
      <w:pPr>
        <w:pStyle w:val="ListParagraph"/>
        <w:ind w:left="1440"/>
      </w:pPr>
    </w:p>
    <w:p w14:paraId="0367E918" w14:textId="77777777" w:rsidR="00E27774" w:rsidRDefault="00E27774" w:rsidP="00E27774">
      <w:pPr>
        <w:pStyle w:val="Heading3"/>
      </w:pPr>
      <w:bookmarkStart w:id="20" w:name="_Toc180426024"/>
      <w:r>
        <w:t>Pass/Fail</w:t>
      </w:r>
      <w:bookmarkEnd w:id="20"/>
    </w:p>
    <w:p w14:paraId="4465EA87" w14:textId="77777777" w:rsidR="00E27774" w:rsidRPr="00173E28" w:rsidRDefault="00E27774" w:rsidP="00E27774">
      <w:r>
        <w:t>Criteria for user accessibility requirements. The order of the below criteria corresponds to the order that checkpoints appear in the testing steps.</w:t>
      </w:r>
    </w:p>
    <w:p w14:paraId="14E30859" w14:textId="77777777" w:rsidR="00E27774" w:rsidRPr="003A2600" w:rsidRDefault="00E27774" w:rsidP="00E27774">
      <w:bookmarkStart w:id="21" w:name="_Toc180426025"/>
      <w:r w:rsidRPr="00173E28">
        <w:rPr>
          <w:rStyle w:val="Heading3Char"/>
        </w:rPr>
        <w:t>1-SW-C1.0</w:t>
      </w:r>
      <w:r>
        <w:rPr>
          <w:rStyle w:val="Heading3Char"/>
        </w:rPr>
        <w:t>.</w:t>
      </w:r>
      <w:bookmarkEnd w:id="21"/>
      <w:r>
        <w:t xml:space="preserve"> The user interface is rendered correctly and readably on a mobile device.</w:t>
      </w:r>
    </w:p>
    <w:p w14:paraId="64C406DC" w14:textId="77777777" w:rsidR="00E27774" w:rsidRDefault="00E27774" w:rsidP="00E27774">
      <w:pPr>
        <w:pStyle w:val="Heading2"/>
      </w:pPr>
      <w:bookmarkStart w:id="22" w:name="_Toc180426026"/>
      <w:r>
        <w:t>PCs</w:t>
      </w:r>
      <w:bookmarkEnd w:id="22"/>
    </w:p>
    <w:p w14:paraId="4F481F88" w14:textId="77777777" w:rsidR="00E27774" w:rsidRPr="00C450C6" w:rsidRDefault="00E27774" w:rsidP="00E27774">
      <w:r>
        <w:t>Test the accessibility of the user interface on a PC/desktop computer.</w:t>
      </w:r>
    </w:p>
    <w:p w14:paraId="1CEE76AE" w14:textId="77777777" w:rsidR="00E27774" w:rsidRDefault="00E27774" w:rsidP="00E27774">
      <w:pPr>
        <w:pStyle w:val="ListParagraph"/>
        <w:numPr>
          <w:ilvl w:val="0"/>
          <w:numId w:val="5"/>
        </w:numPr>
      </w:pPr>
      <w:r>
        <w:t>Provide power to a Petal Radio using the micro-USB or an appropriate battery configuration.</w:t>
      </w:r>
    </w:p>
    <w:p w14:paraId="034BB5A0" w14:textId="77777777" w:rsidR="00E27774" w:rsidRDefault="00E27774" w:rsidP="00E27774">
      <w:pPr>
        <w:pStyle w:val="ListParagraph"/>
        <w:numPr>
          <w:ilvl w:val="0"/>
          <w:numId w:val="5"/>
        </w:numPr>
      </w:pPr>
      <w:r>
        <w:t>Have a friend/parent follow these instructions without assistance:</w:t>
      </w:r>
    </w:p>
    <w:p w14:paraId="0A836863" w14:textId="77777777" w:rsidR="00E27774" w:rsidRDefault="00E27774" w:rsidP="00E27774">
      <w:pPr>
        <w:pStyle w:val="ListParagraph"/>
        <w:numPr>
          <w:ilvl w:val="1"/>
          <w:numId w:val="5"/>
        </w:numPr>
      </w:pPr>
      <w:r>
        <w:t>Press the User button to active the node.</w:t>
      </w:r>
    </w:p>
    <w:p w14:paraId="6E48465A" w14:textId="77777777" w:rsidR="00E27774" w:rsidRDefault="00E27774" w:rsidP="00E27774">
      <w:pPr>
        <w:pStyle w:val="ListParagraph"/>
        <w:numPr>
          <w:ilvl w:val="1"/>
          <w:numId w:val="5"/>
        </w:numPr>
      </w:pPr>
      <w:r>
        <w:t>Using a desktop or laptop computer, connect to the AVAlink Wi-Fi network.</w:t>
      </w:r>
    </w:p>
    <w:p w14:paraId="65BFD7DB" w14:textId="77777777" w:rsidR="00E27774" w:rsidRDefault="00E27774" w:rsidP="00E27774">
      <w:pPr>
        <w:pStyle w:val="ListParagraph"/>
        <w:numPr>
          <w:ilvl w:val="1"/>
          <w:numId w:val="5"/>
        </w:numPr>
      </w:pPr>
      <w:r>
        <w:t xml:space="preserve">Navigate to </w:t>
      </w:r>
      <w:proofErr w:type="spellStart"/>
      <w:r>
        <w:rPr>
          <w:i/>
          <w:iCs/>
        </w:rPr>
        <w:t>avalink.local</w:t>
      </w:r>
      <w:proofErr w:type="spellEnd"/>
      <w:r>
        <w:rPr>
          <w:i/>
          <w:iCs/>
        </w:rPr>
        <w:t xml:space="preserve"> </w:t>
      </w:r>
      <w:r>
        <w:t xml:space="preserve">in a web browser </w:t>
      </w:r>
      <w:r>
        <w:rPr>
          <w:b/>
        </w:rPr>
        <w:t>(CHECKPOINT)</w:t>
      </w:r>
      <w:r>
        <w:t>.</w:t>
      </w:r>
    </w:p>
    <w:p w14:paraId="0BC8D024" w14:textId="77777777" w:rsidR="00E27774" w:rsidRDefault="00E27774" w:rsidP="00E27774">
      <w:pPr>
        <w:pStyle w:val="ListParagraph"/>
        <w:ind w:left="1440"/>
      </w:pPr>
    </w:p>
    <w:p w14:paraId="31E5B7EA" w14:textId="77777777" w:rsidR="00E27774" w:rsidRDefault="00E27774" w:rsidP="00E27774">
      <w:pPr>
        <w:pStyle w:val="Heading3"/>
      </w:pPr>
      <w:bookmarkStart w:id="23" w:name="_Toc180426027"/>
      <w:r>
        <w:t>Pass/Fail</w:t>
      </w:r>
      <w:bookmarkEnd w:id="23"/>
    </w:p>
    <w:p w14:paraId="54CD66BF" w14:textId="77777777" w:rsidR="00E27774" w:rsidRPr="00ED67EB" w:rsidRDefault="00E27774" w:rsidP="00E27774">
      <w:r>
        <w:t>Criteria for user accessibility requirements. The order of the criteria below corresponds to the order that checkpoints appear in the testing steps.</w:t>
      </w:r>
    </w:p>
    <w:p w14:paraId="66EB85F3" w14:textId="77777777" w:rsidR="00E27774" w:rsidRDefault="00E27774" w:rsidP="00E27774">
      <w:r w:rsidRPr="00FF5534">
        <w:rPr>
          <w:rStyle w:val="Heading4Char"/>
        </w:rPr>
        <w:t>1-SW-C1.1</w:t>
      </w:r>
      <w:r>
        <w:rPr>
          <w:rStyle w:val="Heading4Char"/>
        </w:rPr>
        <w:t xml:space="preserve">. </w:t>
      </w:r>
      <w:r>
        <w:t>The user interface is rendered correctly and readably on a desktop/laptop computer.</w:t>
      </w:r>
    </w:p>
    <w:p w14:paraId="747EAFF0" w14:textId="77777777" w:rsidR="00E27774" w:rsidRDefault="00E27774" w:rsidP="00E27774">
      <w:pPr>
        <w:pStyle w:val="Heading1"/>
      </w:pPr>
      <w:bookmarkStart w:id="24" w:name="_Toc180426028"/>
      <w:r>
        <w:t>LoRa Networking</w:t>
      </w:r>
      <w:bookmarkEnd w:id="24"/>
    </w:p>
    <w:p w14:paraId="3B308346" w14:textId="77777777" w:rsidR="00E27774" w:rsidRDefault="00E27774" w:rsidP="00E27774">
      <w:r>
        <w:t xml:space="preserve">Tests the LoRa networking capabilities. Covers all of 2-SW, 3-SW, 5-SW, 10-HW. </w:t>
      </w:r>
    </w:p>
    <w:p w14:paraId="4F28DC49" w14:textId="77777777" w:rsidR="00E27774" w:rsidRPr="00FF5534" w:rsidRDefault="00E27774" w:rsidP="00E27774">
      <w:pPr>
        <w:pStyle w:val="Heading2"/>
      </w:pPr>
      <w:bookmarkStart w:id="25" w:name="_Toc180426029"/>
      <w:r>
        <w:lastRenderedPageBreak/>
        <w:t>LoRa Tx/Rx &amp; Collision Avoidance</w:t>
      </w:r>
      <w:bookmarkEnd w:id="25"/>
    </w:p>
    <w:p w14:paraId="6D97BDC6" w14:textId="77777777" w:rsidR="00E27774" w:rsidRPr="007D585B" w:rsidRDefault="00E27774" w:rsidP="00E27774">
      <w:r>
        <w:t xml:space="preserve">Purposefully introduce the potential for packet collisions to test the performance of the collision avoidance protocol </w:t>
      </w:r>
      <w:proofErr w:type="spellStart"/>
      <w:r>
        <w:t>wde</w:t>
      </w:r>
      <w:proofErr w:type="spellEnd"/>
      <w:r>
        <w:t xml:space="preserve"> designed for the AVAlink network.</w:t>
      </w:r>
    </w:p>
    <w:p w14:paraId="71584C4A" w14:textId="49D3EA02" w:rsidR="00E27774" w:rsidRDefault="00E27774" w:rsidP="00E27774">
      <w:pPr>
        <w:pStyle w:val="ListParagraph"/>
        <w:numPr>
          <w:ilvl w:val="0"/>
          <w:numId w:val="6"/>
        </w:numPr>
      </w:pPr>
      <w:r>
        <w:t>Connect a smartphone or PC to each node (</w:t>
      </w:r>
      <w:r>
        <w:fldChar w:fldCharType="begin"/>
      </w:r>
      <w:r>
        <w:instrText xml:space="preserve"> REF _Ref180138580 \h </w:instrText>
      </w:r>
      <w:r>
        <w:fldChar w:fldCharType="separate"/>
      </w:r>
      <w:r w:rsidR="00B677E7">
        <w:t>Mobile Devices</w:t>
      </w:r>
      <w:r>
        <w:fldChar w:fldCharType="end"/>
      </w:r>
      <w:r>
        <w:t>).</w:t>
      </w:r>
    </w:p>
    <w:p w14:paraId="63739A5B" w14:textId="77777777" w:rsidR="00E27774" w:rsidRDefault="00E27774" w:rsidP="00E27774">
      <w:pPr>
        <w:pStyle w:val="ListParagraph"/>
        <w:numPr>
          <w:ilvl w:val="0"/>
          <w:numId w:val="6"/>
        </w:numPr>
      </w:pPr>
      <w:r>
        <w:t xml:space="preserve">Send a message in the web application from both nodes with at least a 30 second delay between pressing send on the applications </w:t>
      </w:r>
      <w:r>
        <w:rPr>
          <w:b/>
        </w:rPr>
        <w:t>(2 CHECKPOINTS).</w:t>
      </w:r>
    </w:p>
    <w:p w14:paraId="64F58F6A" w14:textId="77777777" w:rsidR="00E27774" w:rsidRDefault="00E27774" w:rsidP="00E27774">
      <w:pPr>
        <w:pStyle w:val="ListParagraph"/>
        <w:numPr>
          <w:ilvl w:val="0"/>
          <w:numId w:val="6"/>
        </w:numPr>
      </w:pPr>
      <w:r>
        <w:t>Next, introduce a packet collision scenario. Enter a message into the text box of both nodes’ web applications, but do not press send yet.</w:t>
      </w:r>
    </w:p>
    <w:p w14:paraId="3B8BC71A" w14:textId="77777777" w:rsidR="00E27774" w:rsidRDefault="00E27774" w:rsidP="00E27774">
      <w:pPr>
        <w:pStyle w:val="ListParagraph"/>
        <w:numPr>
          <w:ilvl w:val="0"/>
          <w:numId w:val="6"/>
        </w:numPr>
      </w:pPr>
      <w:r>
        <w:t>Once both applications are loaded with a message, press the send button on both node applications at the same time.</w:t>
      </w:r>
    </w:p>
    <w:p w14:paraId="7C61F201" w14:textId="77777777" w:rsidR="00E27774" w:rsidRDefault="00E27774" w:rsidP="00E27774">
      <w:pPr>
        <w:pStyle w:val="ListParagraph"/>
        <w:numPr>
          <w:ilvl w:val="0"/>
          <w:numId w:val="6"/>
        </w:numPr>
      </w:pPr>
      <w:r>
        <w:t>See that both messages are displayed correctly in the application at both nodes. If one or both messages do not appear, those packets were lost in a collision. Record the success or failure for that packet collision scenario.</w:t>
      </w:r>
    </w:p>
    <w:p w14:paraId="548E0E18" w14:textId="77777777" w:rsidR="00E27774" w:rsidRDefault="00E27774" w:rsidP="00E27774">
      <w:pPr>
        <w:pStyle w:val="ListParagraph"/>
        <w:numPr>
          <w:ilvl w:val="0"/>
          <w:numId w:val="6"/>
        </w:numPr>
      </w:pPr>
      <w:r>
        <w:t xml:space="preserve">Repeat Steps 3, 4, and 5 nineteen more times, for a total of 20 potential packet collision scenarios. </w:t>
      </w:r>
      <w:r>
        <w:rPr>
          <w:b/>
        </w:rPr>
        <w:t>(CHECKPOINT)</w:t>
      </w:r>
      <w:r>
        <w:t>.</w:t>
      </w:r>
    </w:p>
    <w:p w14:paraId="68BF80C3" w14:textId="77777777" w:rsidR="00E27774" w:rsidRDefault="00E27774" w:rsidP="00E27774">
      <w:pPr>
        <w:pStyle w:val="ListParagraph"/>
      </w:pPr>
    </w:p>
    <w:p w14:paraId="15BBB513" w14:textId="77777777" w:rsidR="00E27774" w:rsidRDefault="00E27774" w:rsidP="00E27774">
      <w:pPr>
        <w:pStyle w:val="Heading3"/>
      </w:pPr>
      <w:bookmarkStart w:id="26" w:name="_Toc180426030"/>
      <w:r>
        <w:t>Pass/Fail</w:t>
      </w:r>
      <w:bookmarkEnd w:id="26"/>
    </w:p>
    <w:p w14:paraId="5D1E5385" w14:textId="77777777" w:rsidR="00E27774" w:rsidRPr="00173E28" w:rsidRDefault="00E27774" w:rsidP="00E27774">
      <w:r>
        <w:t>The order of the below criteria corresponds to the order that checkpoints appear in the testing steps.</w:t>
      </w:r>
    </w:p>
    <w:p w14:paraId="6F77094E" w14:textId="77777777" w:rsidR="00E27774" w:rsidRDefault="00E27774" w:rsidP="00E27774">
      <w:r w:rsidRPr="00FF5534">
        <w:rPr>
          <w:rStyle w:val="Heading4Char"/>
        </w:rPr>
        <w:t>2-SW-C1</w:t>
      </w:r>
      <w:r>
        <w:rPr>
          <w:rStyle w:val="Heading4Char"/>
        </w:rPr>
        <w:t>.</w:t>
      </w:r>
      <w:r>
        <w:t xml:space="preserve"> The sent messages appear in the other device’s web application.</w:t>
      </w:r>
    </w:p>
    <w:p w14:paraId="44ACD612" w14:textId="77777777" w:rsidR="00E27774" w:rsidRDefault="00E27774" w:rsidP="00E27774">
      <w:r w:rsidRPr="00FF5534">
        <w:rPr>
          <w:rStyle w:val="Heading4Char"/>
        </w:rPr>
        <w:t>3-SW-C1</w:t>
      </w:r>
      <w:r>
        <w:rPr>
          <w:rStyle w:val="Heading4Char"/>
        </w:rPr>
        <w:t>.</w:t>
      </w:r>
      <w:r>
        <w:t xml:space="preserve"> The messages appear in the chat box in the order they were sent with formatting and information that indicates which node sent each message (i.e. transmitted messages appear on the right in green and received messages appear on the left in blue with the associated node ID).</w:t>
      </w:r>
    </w:p>
    <w:p w14:paraId="359D3733" w14:textId="77777777" w:rsidR="00E27774" w:rsidRDefault="00E27774" w:rsidP="00E27774">
      <w:r w:rsidRPr="00FF5534">
        <w:rPr>
          <w:rStyle w:val="Heading4Char"/>
        </w:rPr>
        <w:t>5-SW-C1</w:t>
      </w:r>
      <w:r>
        <w:rPr>
          <w:rStyle w:val="Heading4Char"/>
        </w:rPr>
        <w:t>.</w:t>
      </w:r>
      <w:r>
        <w:t xml:space="preserve"> Out of 20 packet collision scenarios, 3 or less result in lost messages (packet loss of 15%).</w:t>
      </w:r>
    </w:p>
    <w:p w14:paraId="6B5B5E04" w14:textId="77777777" w:rsidR="00E27774" w:rsidRDefault="00E27774" w:rsidP="00E27774">
      <w:pPr>
        <w:pStyle w:val="Heading2"/>
      </w:pPr>
      <w:bookmarkStart w:id="27" w:name="_Toc180426031"/>
      <w:r>
        <w:t>Impedance Match</w:t>
      </w:r>
      <w:bookmarkEnd w:id="27"/>
    </w:p>
    <w:p w14:paraId="2B32AC07" w14:textId="77777777" w:rsidR="00E27774" w:rsidRDefault="00E27774" w:rsidP="00E27774">
      <w:r>
        <w:t>Test the match between the LoRa module and the antenna.</w:t>
      </w:r>
    </w:p>
    <w:p w14:paraId="51FE43A9" w14:textId="77777777" w:rsidR="00E27774" w:rsidRDefault="00E27774" w:rsidP="00E27774">
      <w:pPr>
        <w:pStyle w:val="ListParagraph"/>
        <w:numPr>
          <w:ilvl w:val="0"/>
          <w:numId w:val="11"/>
        </w:numPr>
      </w:pPr>
      <w:r>
        <w:t xml:space="preserve">Connect the IPEX connector on the LoRa module to a VSWR tap DUT input. </w:t>
      </w:r>
    </w:p>
    <w:p w14:paraId="2276904D" w14:textId="77777777" w:rsidR="00E27774" w:rsidRDefault="00E27774" w:rsidP="00E27774">
      <w:pPr>
        <w:pStyle w:val="ListParagraph"/>
        <w:numPr>
          <w:ilvl w:val="0"/>
          <w:numId w:val="11"/>
        </w:numPr>
      </w:pPr>
      <w:r>
        <w:t xml:space="preserve">Connect a LoRa antenna to the VSWR tap DUT output. </w:t>
      </w:r>
    </w:p>
    <w:p w14:paraId="398A8EA6" w14:textId="77777777" w:rsidR="00E27774" w:rsidRDefault="00E27774" w:rsidP="00E27774">
      <w:pPr>
        <w:pStyle w:val="ListParagraph"/>
        <w:numPr>
          <w:ilvl w:val="0"/>
          <w:numId w:val="11"/>
        </w:numPr>
      </w:pPr>
      <w:r>
        <w:t xml:space="preserve">Connect a spectrum analyser to the VSWR tap output. </w:t>
      </w:r>
    </w:p>
    <w:p w14:paraId="138F4462" w14:textId="77777777" w:rsidR="00E27774" w:rsidRDefault="00E27774" w:rsidP="00E27774">
      <w:pPr>
        <w:pStyle w:val="ListParagraph"/>
        <w:numPr>
          <w:ilvl w:val="0"/>
          <w:numId w:val="11"/>
        </w:numPr>
      </w:pPr>
      <w:r>
        <w:t>Set the spectrum analyser to view the ISM band (900-928MHz) with persistence enabled.</w:t>
      </w:r>
    </w:p>
    <w:p w14:paraId="7A3F216A" w14:textId="77777777" w:rsidR="00E27774" w:rsidRDefault="00E27774" w:rsidP="00E27774">
      <w:pPr>
        <w:pStyle w:val="ListParagraph"/>
        <w:numPr>
          <w:ilvl w:val="0"/>
          <w:numId w:val="11"/>
        </w:numPr>
      </w:pPr>
      <w:r>
        <w:t xml:space="preserve">Put the node into USB mode following the user manual instructions. </w:t>
      </w:r>
    </w:p>
    <w:p w14:paraId="62F1DA17" w14:textId="77777777" w:rsidR="00E27774" w:rsidRDefault="00E27774" w:rsidP="00E27774">
      <w:pPr>
        <w:pStyle w:val="ListParagraph"/>
        <w:numPr>
          <w:ilvl w:val="0"/>
          <w:numId w:val="11"/>
        </w:numPr>
      </w:pPr>
      <w:r>
        <w:t>Provide 5V power to the node.</w:t>
      </w:r>
    </w:p>
    <w:p w14:paraId="7348847C" w14:textId="77777777" w:rsidR="00E27774" w:rsidRDefault="00E27774" w:rsidP="00E27774">
      <w:pPr>
        <w:pStyle w:val="ListParagraph"/>
        <w:numPr>
          <w:ilvl w:val="0"/>
          <w:numId w:val="11"/>
        </w:numPr>
      </w:pPr>
      <w:r>
        <w:t xml:space="preserve">Put the node into its test configuration* following the user manual instructions. </w:t>
      </w:r>
    </w:p>
    <w:p w14:paraId="400F8AF9" w14:textId="77777777" w:rsidR="00E27774" w:rsidRDefault="00E27774" w:rsidP="00E27774">
      <w:pPr>
        <w:pStyle w:val="ListParagraph"/>
        <w:numPr>
          <w:ilvl w:val="0"/>
          <w:numId w:val="11"/>
        </w:numPr>
      </w:pPr>
      <w:r>
        <w:t>Clear the persistent traces on the spectrum analyser.</w:t>
      </w:r>
    </w:p>
    <w:p w14:paraId="2F534B19" w14:textId="77777777" w:rsidR="00E27774" w:rsidRDefault="00E27774" w:rsidP="00E27774">
      <w:pPr>
        <w:pStyle w:val="ListParagraph"/>
        <w:numPr>
          <w:ilvl w:val="0"/>
          <w:numId w:val="11"/>
        </w:numPr>
      </w:pPr>
      <w:r>
        <w:t>Press the User button on the node to initiate the test.</w:t>
      </w:r>
    </w:p>
    <w:p w14:paraId="2974D35A" w14:textId="77777777" w:rsidR="00E27774" w:rsidRDefault="00E27774" w:rsidP="00E27774">
      <w:pPr>
        <w:pStyle w:val="ListParagraph"/>
        <w:numPr>
          <w:ilvl w:val="0"/>
          <w:numId w:val="11"/>
        </w:numPr>
      </w:pPr>
      <w:r>
        <w:t>Upon completion of the test, save the spectrum analyser trace.</w:t>
      </w:r>
    </w:p>
    <w:p w14:paraId="01DCF24D" w14:textId="77777777" w:rsidR="00E27774" w:rsidRDefault="00E27774" w:rsidP="00E27774">
      <w:pPr>
        <w:pStyle w:val="ListParagraph"/>
        <w:numPr>
          <w:ilvl w:val="0"/>
          <w:numId w:val="11"/>
        </w:numPr>
      </w:pPr>
      <w:r>
        <w:lastRenderedPageBreak/>
        <w:t xml:space="preserve">Note the frequency and peak power of the smallest peak on the analyser output </w:t>
      </w:r>
      <w:r>
        <w:rPr>
          <w:b/>
        </w:rPr>
        <w:t>(CHECKPOINT)</w:t>
      </w:r>
      <w:r>
        <w:t>.</w:t>
      </w:r>
    </w:p>
    <w:p w14:paraId="144815D8" w14:textId="77777777" w:rsidR="00E27774" w:rsidRDefault="00E27774" w:rsidP="00E27774">
      <w:r>
        <w:t>*The test configuration transmits LoRa packets at 14dBm at frequency slots across the ISM band.</w:t>
      </w:r>
    </w:p>
    <w:p w14:paraId="2C7AB6D8" w14:textId="77777777" w:rsidR="00E27774" w:rsidRPr="00A50CA4" w:rsidRDefault="00E27774" w:rsidP="00E27774">
      <w:pPr>
        <w:pStyle w:val="Heading3"/>
      </w:pPr>
      <w:bookmarkStart w:id="28" w:name="_Toc180426032"/>
      <w:r>
        <w:t>Pass/Fail</w:t>
      </w:r>
      <w:bookmarkEnd w:id="28"/>
    </w:p>
    <w:p w14:paraId="7AC54FDC" w14:textId="77777777" w:rsidR="00E27774" w:rsidRPr="00173E28" w:rsidRDefault="00E27774" w:rsidP="00E27774">
      <w:r>
        <w:t>The order of the below criteria corresponds to the order that checkpoints appear in the testing steps.</w:t>
      </w:r>
    </w:p>
    <w:p w14:paraId="7E95B17D" w14:textId="77777777" w:rsidR="00E27774" w:rsidRDefault="00E27774" w:rsidP="00E27774">
      <w:r w:rsidRPr="005F21D3">
        <w:rPr>
          <w:rStyle w:val="Heading4Char"/>
        </w:rPr>
        <w:t>10-HW-C1</w:t>
      </w:r>
      <w:r>
        <w:t>. The smallest peak in the ISM band has a peak power less than 4dBm (VSWR &lt; 2).</w:t>
      </w:r>
    </w:p>
    <w:p w14:paraId="4FC7114E" w14:textId="77777777" w:rsidR="00E27774" w:rsidRDefault="00E27774" w:rsidP="00E27774">
      <w:pPr>
        <w:pStyle w:val="Heading1"/>
      </w:pPr>
      <w:r w:rsidRPr="00AA4FAD">
        <w:br w:type="column"/>
      </w:r>
      <w:bookmarkStart w:id="29" w:name="_Toc180426033"/>
      <w:r>
        <w:lastRenderedPageBreak/>
        <w:t>Power</w:t>
      </w:r>
      <w:bookmarkEnd w:id="29"/>
    </w:p>
    <w:p w14:paraId="22EFB1C8" w14:textId="77777777" w:rsidR="00E27774" w:rsidRDefault="00E27774" w:rsidP="00E27774">
      <w:pPr>
        <w:rPr>
          <w:i/>
          <w:iCs/>
        </w:rPr>
      </w:pPr>
      <w:r>
        <w:t xml:space="preserve">Tests the power and battery management capabilities of the repeater node. Covers </w:t>
      </w:r>
      <w:r>
        <w:rPr>
          <w:i/>
          <w:iCs/>
        </w:rPr>
        <w:t>4-HW, 8-HW, 9-HW, 11-HW, 12-SW.</w:t>
      </w:r>
    </w:p>
    <w:p w14:paraId="60841454" w14:textId="77777777" w:rsidR="00E27774" w:rsidRPr="00EA143C" w:rsidRDefault="00E27774" w:rsidP="00E27774">
      <w:pPr>
        <w:pStyle w:val="Heading2"/>
      </w:pPr>
      <w:bookmarkStart w:id="30" w:name="_Toc180426034"/>
      <w:r>
        <w:rPr>
          <w:noProof/>
        </w:rPr>
        <mc:AlternateContent>
          <mc:Choice Requires="wps">
            <w:drawing>
              <wp:anchor distT="45720" distB="45720" distL="114300" distR="114300" simplePos="0" relativeHeight="251661318" behindDoc="0" locked="0" layoutInCell="1" allowOverlap="1" wp14:anchorId="14C41EEB" wp14:editId="42E2E0A8">
                <wp:simplePos x="0" y="0"/>
                <wp:positionH relativeFrom="column">
                  <wp:posOffset>4174058</wp:posOffset>
                </wp:positionH>
                <wp:positionV relativeFrom="paragraph">
                  <wp:posOffset>206721</wp:posOffset>
                </wp:positionV>
                <wp:extent cx="1190445" cy="4226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445" cy="422695"/>
                        </a:xfrm>
                        <a:prstGeom prst="rect">
                          <a:avLst/>
                        </a:prstGeom>
                        <a:noFill/>
                        <a:ln w="9525">
                          <a:noFill/>
                          <a:miter lim="800000"/>
                          <a:headEnd/>
                          <a:tailEnd/>
                        </a:ln>
                      </wps:spPr>
                      <wps:txbx>
                        <w:txbxContent>
                          <w:p w14:paraId="5E6E1675" w14:textId="77777777" w:rsidR="00E27774" w:rsidRDefault="00E27774" w:rsidP="00E27774">
                            <w:r>
                              <w:t>3V3 - Left J9 p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C41EEB" id="Text Box 2" o:spid="_x0000_s1039" type="#_x0000_t202" style="position:absolute;margin-left:328.65pt;margin-top:16.3pt;width:93.75pt;height:33.3pt;z-index:25166131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" filled="f" stroked="f">
                <v:textbox>
                  <w:txbxContent>
                    <w:p w14:paraId="5E6E1675" w14:textId="77777777" w:rsidR="00E27774" w:rsidRDefault="00E27774" w:rsidP="00E27774">
                      <w:r>
                        <w:t>3V3 - Left J9 pin</w:t>
                      </w:r>
                    </w:p>
                  </w:txbxContent>
                </v:textbox>
              </v:shape>
            </w:pict>
          </mc:Fallback>
        </mc:AlternateContent>
      </w:r>
      <w:r>
        <w:rPr>
          <w:noProof/>
        </w:rPr>
        <mc:AlternateContent>
          <mc:Choice Requires="wps">
            <w:drawing>
              <wp:anchor distT="0" distB="0" distL="114300" distR="114300" simplePos="0" relativeHeight="251662342" behindDoc="0" locked="0" layoutInCell="1" allowOverlap="1" wp14:anchorId="14D16B38" wp14:editId="410B032F">
                <wp:simplePos x="0" y="0"/>
                <wp:positionH relativeFrom="column">
                  <wp:posOffset>3750310</wp:posOffset>
                </wp:positionH>
                <wp:positionV relativeFrom="paragraph">
                  <wp:posOffset>3278505</wp:posOffset>
                </wp:positionV>
                <wp:extent cx="1931670" cy="635"/>
                <wp:effectExtent l="0" t="0" r="0" b="0"/>
                <wp:wrapSquare wrapText="bothSides"/>
                <wp:docPr id="1285992383" name="Text Box 1"/>
                <wp:cNvGraphicFramePr/>
                <a:graphic xmlns:a="http://schemas.openxmlformats.org/drawingml/2006/main">
                  <a:graphicData uri="http://schemas.microsoft.com/office/word/2010/wordprocessingShape">
                    <wps:wsp>
                      <wps:cNvSpPr txBox="1"/>
                      <wps:spPr>
                        <a:xfrm>
                          <a:off x="0" y="0"/>
                          <a:ext cx="1931670" cy="635"/>
                        </a:xfrm>
                        <a:prstGeom prst="rect">
                          <a:avLst/>
                        </a:prstGeom>
                        <a:solidFill>
                          <a:prstClr val="white"/>
                        </a:solidFill>
                        <a:ln>
                          <a:noFill/>
                        </a:ln>
                      </wps:spPr>
                      <wps:txbx>
                        <w:txbxContent>
                          <w:p w14:paraId="4BD8A797" w14:textId="3ACCCCF3" w:rsidR="00E27774" w:rsidRPr="00B96010" w:rsidRDefault="00E27774" w:rsidP="00E27774">
                            <w:pPr>
                              <w:pStyle w:val="Caption"/>
                              <w:rPr>
                                <w:noProof/>
                              </w:rPr>
                            </w:pPr>
                            <w:bookmarkStart w:id="31" w:name="_Ref180419813"/>
                            <w:r>
                              <w:t xml:space="preserve">Figure </w:t>
                            </w:r>
                            <w:fldSimple w:instr=" SEQ Figure \* ARABIC ">
                              <w:r w:rsidR="00B677E7">
                                <w:rPr>
                                  <w:noProof/>
                                </w:rPr>
                                <w:t>12</w:t>
                              </w:r>
                            </w:fldSimple>
                            <w:bookmarkEnd w:id="31"/>
                            <w:r>
                              <w:t xml:space="preserve">: </w:t>
                            </w:r>
                            <w:r w:rsidRPr="002E76B3">
                              <w:t>LVD test</w:t>
                            </w:r>
                            <w:r>
                              <w:t xml:space="preserve">ing load </w:t>
                            </w:r>
                            <w:r w:rsidRPr="002E76B3">
                              <w:t>circu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D16B38" id="_x0000_s1040" type="#_x0000_t202" style="position:absolute;margin-left:295.3pt;margin-top:258.15pt;width:152.1pt;height:.05pt;z-index:2516623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" stroked="f">
                <v:textbox style="mso-fit-shape-to-text:t" inset="0,0,0,0">
                  <w:txbxContent>
                    <w:p w14:paraId="4BD8A797" w14:textId="3ACCCCF3" w:rsidR="00E27774" w:rsidRPr="00B96010" w:rsidRDefault="00E27774" w:rsidP="00E27774">
                      <w:pPr>
                        <w:pStyle w:val="Caption"/>
                        <w:rPr>
                          <w:noProof/>
                        </w:rPr>
                      </w:pPr>
                      <w:bookmarkStart w:id="32" w:name="_Ref180419813"/>
                      <w:r>
                        <w:t xml:space="preserve">Figure </w:t>
                      </w:r>
                      <w:fldSimple w:instr=" SEQ Figure \* ARABIC ">
                        <w:r w:rsidR="00B677E7">
                          <w:rPr>
                            <w:noProof/>
                          </w:rPr>
                          <w:t>12</w:t>
                        </w:r>
                      </w:fldSimple>
                      <w:bookmarkEnd w:id="32"/>
                      <w:r>
                        <w:t xml:space="preserve">: </w:t>
                      </w:r>
                      <w:r w:rsidRPr="002E76B3">
                        <w:t>LVD test</w:t>
                      </w:r>
                      <w:r>
                        <w:t xml:space="preserve">ing load </w:t>
                      </w:r>
                      <w:r w:rsidRPr="002E76B3">
                        <w:t>circuit.</w:t>
                      </w:r>
                    </w:p>
                  </w:txbxContent>
                </v:textbox>
                <w10:wrap type="square"/>
              </v:shape>
            </w:pict>
          </mc:Fallback>
        </mc:AlternateContent>
      </w:r>
      <w:r w:rsidRPr="003B00C4">
        <w:rPr>
          <w:noProof/>
        </w:rPr>
        <w:drawing>
          <wp:anchor distT="0" distB="0" distL="114300" distR="114300" simplePos="0" relativeHeight="251660294" behindDoc="0" locked="0" layoutInCell="1" allowOverlap="1" wp14:anchorId="5E85F29F" wp14:editId="53B9A1B7">
            <wp:simplePos x="0" y="0"/>
            <wp:positionH relativeFrom="column">
              <wp:posOffset>3750718</wp:posOffset>
            </wp:positionH>
            <wp:positionV relativeFrom="paragraph">
              <wp:posOffset>205740</wp:posOffset>
            </wp:positionV>
            <wp:extent cx="1931670" cy="3015615"/>
            <wp:effectExtent l="0" t="0" r="0" b="0"/>
            <wp:wrapSquare wrapText="bothSides"/>
            <wp:docPr id="1146317880"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17880" name="Picture 1" descr="A diagram of a circu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931670" cy="3015615"/>
                    </a:xfrm>
                    <a:prstGeom prst="rect">
                      <a:avLst/>
                    </a:prstGeom>
                  </pic:spPr>
                </pic:pic>
              </a:graphicData>
            </a:graphic>
            <wp14:sizeRelH relativeFrom="margin">
              <wp14:pctWidth>0</wp14:pctWidth>
            </wp14:sizeRelH>
            <wp14:sizeRelV relativeFrom="margin">
              <wp14:pctHeight>0</wp14:pctHeight>
            </wp14:sizeRelV>
          </wp:anchor>
        </w:drawing>
      </w:r>
      <w:r>
        <w:t>Low Voltage Disconnect</w:t>
      </w:r>
      <w:bookmarkEnd w:id="30"/>
    </w:p>
    <w:p w14:paraId="460CD014" w14:textId="77777777" w:rsidR="00E27774" w:rsidRDefault="00E27774" w:rsidP="00E27774">
      <w:r>
        <w:t>Test the low voltage disconnect capability of the node that protects batteries from full discharge.</w:t>
      </w:r>
    </w:p>
    <w:p w14:paraId="749768E1" w14:textId="77777777" w:rsidR="00E27774" w:rsidRDefault="00E27774" w:rsidP="00E27774">
      <w:pPr>
        <w:pStyle w:val="ListParagraph"/>
        <w:numPr>
          <w:ilvl w:val="0"/>
          <w:numId w:val="7"/>
        </w:numPr>
      </w:pPr>
      <w:r>
        <w:t xml:space="preserve">Use a variable voltage supply that can provide at least 0V-20V and 3A and set the supply to 7V. </w:t>
      </w:r>
    </w:p>
    <w:p w14:paraId="6F9F62DE" w14:textId="77777777" w:rsidR="00E27774" w:rsidRDefault="00E27774" w:rsidP="00E27774">
      <w:pPr>
        <w:pStyle w:val="ListParagraph"/>
        <w:numPr>
          <w:ilvl w:val="0"/>
          <w:numId w:val="7"/>
        </w:numPr>
      </w:pPr>
      <w:r>
        <w:t xml:space="preserve">Follow the instructions in the user manual to set the power supply to the TPS62933P option in 6V Lithium mode. </w:t>
      </w:r>
    </w:p>
    <w:p w14:paraId="50A0C47A" w14:textId="77777777" w:rsidR="00E27774" w:rsidRDefault="00E27774" w:rsidP="00E27774">
      <w:pPr>
        <w:pStyle w:val="ListParagraph"/>
        <w:numPr>
          <w:ilvl w:val="0"/>
          <w:numId w:val="7"/>
        </w:numPr>
      </w:pPr>
      <w:r>
        <w:t>Remove the jumper from J9 to expose the pins.</w:t>
      </w:r>
    </w:p>
    <w:p w14:paraId="429E5077" w14:textId="7E2A5C03" w:rsidR="00E27774" w:rsidRDefault="00E27774" w:rsidP="00E27774">
      <w:pPr>
        <w:pStyle w:val="ListParagraph"/>
        <w:numPr>
          <w:ilvl w:val="0"/>
          <w:numId w:val="7"/>
        </w:numPr>
      </w:pPr>
      <w:r>
        <w:t xml:space="preserve">Connect the circuit shown in </w:t>
      </w:r>
      <w:r>
        <w:fldChar w:fldCharType="begin"/>
      </w:r>
      <w:r>
        <w:instrText xml:space="preserve"> REF _Ref180419813 \h </w:instrText>
      </w:r>
      <w:r>
        <w:fldChar w:fldCharType="separate"/>
      </w:r>
      <w:r w:rsidR="00B677E7">
        <w:t xml:space="preserve">Figure </w:t>
      </w:r>
      <w:r w:rsidR="00B677E7">
        <w:rPr>
          <w:noProof/>
        </w:rPr>
        <w:t>12</w:t>
      </w:r>
      <w:r>
        <w:fldChar w:fldCharType="end"/>
      </w:r>
      <w:r>
        <w:t xml:space="preserve"> from the left-most pin of J9 to ground.</w:t>
      </w:r>
      <w:r w:rsidRPr="004B06BC">
        <w:rPr>
          <w:noProof/>
        </w:rPr>
        <w:t xml:space="preserve"> </w:t>
      </w:r>
    </w:p>
    <w:p w14:paraId="4E81BE65" w14:textId="77777777" w:rsidR="00E27774" w:rsidRDefault="00E27774" w:rsidP="00E27774">
      <w:pPr>
        <w:pStyle w:val="ListParagraph"/>
        <w:numPr>
          <w:ilvl w:val="0"/>
          <w:numId w:val="7"/>
        </w:numPr>
      </w:pPr>
      <w:r>
        <w:t>Connect the power supply to the board at the battery terminal block and power up the board.</w:t>
      </w:r>
    </w:p>
    <w:p w14:paraId="62720860" w14:textId="77777777" w:rsidR="00E27774" w:rsidRDefault="00E27774" w:rsidP="00E27774">
      <w:pPr>
        <w:pStyle w:val="ListParagraph"/>
        <w:numPr>
          <w:ilvl w:val="0"/>
          <w:numId w:val="7"/>
        </w:numPr>
      </w:pPr>
      <w:r>
        <w:t>Measure the input voltage across the battery terminal screw heads and verify it is 7.00V.</w:t>
      </w:r>
    </w:p>
    <w:p w14:paraId="4BB822FE" w14:textId="77777777" w:rsidR="00E27774" w:rsidRDefault="00E27774" w:rsidP="00E27774">
      <w:pPr>
        <w:pStyle w:val="ListParagraph"/>
        <w:numPr>
          <w:ilvl w:val="0"/>
          <w:numId w:val="7"/>
        </w:numPr>
      </w:pPr>
      <w:r>
        <w:t>Measure the output voltage across the load circuit and confirm it is between 3.25V and 3.35V.</w:t>
      </w:r>
    </w:p>
    <w:p w14:paraId="72233520" w14:textId="77777777" w:rsidR="00E27774" w:rsidRDefault="00E27774" w:rsidP="00E27774">
      <w:pPr>
        <w:pStyle w:val="ListParagraph"/>
        <w:numPr>
          <w:ilvl w:val="0"/>
          <w:numId w:val="7"/>
        </w:numPr>
      </w:pPr>
      <w:r>
        <w:t>Place a lead on that pin and continue to monitor the voltage there using an oscilloscope.</w:t>
      </w:r>
    </w:p>
    <w:p w14:paraId="4BB9F812" w14:textId="77777777" w:rsidR="00E27774" w:rsidRDefault="00E27774" w:rsidP="00E27774">
      <w:pPr>
        <w:pStyle w:val="ListParagraph"/>
        <w:numPr>
          <w:ilvl w:val="0"/>
          <w:numId w:val="7"/>
        </w:numPr>
      </w:pPr>
      <w:r>
        <w:t>Set the oscilloscope to single capture, triggering on a falling edge between 3.3V and 0V and capturing at least 20ms after the falling edge.</w:t>
      </w:r>
    </w:p>
    <w:p w14:paraId="386EB6A9" w14:textId="77777777" w:rsidR="00E27774" w:rsidRDefault="00E27774" w:rsidP="00E27774">
      <w:pPr>
        <w:pStyle w:val="ListParagraph"/>
        <w:numPr>
          <w:ilvl w:val="0"/>
          <w:numId w:val="7"/>
        </w:numPr>
      </w:pPr>
      <w:r>
        <w:t>Slowly decrease the input voltage at a rate of ≈10mV/second until the load circuit LED turns off. This is the low voltage disconnect.</w:t>
      </w:r>
    </w:p>
    <w:p w14:paraId="0A624F5C" w14:textId="41915C8E" w:rsidR="00E27774" w:rsidRDefault="00E27774" w:rsidP="00E27774">
      <w:pPr>
        <w:pStyle w:val="ListParagraph"/>
        <w:numPr>
          <w:ilvl w:val="0"/>
          <w:numId w:val="7"/>
        </w:numPr>
      </w:pPr>
      <w:r>
        <w:t xml:space="preserve">Record the input voltage that caused the low voltage disconnect in </w:t>
      </w:r>
      <w:r>
        <w:fldChar w:fldCharType="begin"/>
      </w:r>
      <w:r>
        <w:instrText xml:space="preserve"> REF _Ref180417248 \h </w:instrText>
      </w:r>
      <w:r>
        <w:fldChar w:fldCharType="separate"/>
      </w:r>
      <w:r w:rsidR="00B677E7">
        <w:t xml:space="preserve">Table </w:t>
      </w:r>
      <w:r w:rsidR="00B677E7">
        <w:rPr>
          <w:noProof/>
        </w:rPr>
        <w:t>2</w:t>
      </w:r>
      <w:r>
        <w:fldChar w:fldCharType="end"/>
      </w:r>
      <w:r>
        <w:t xml:space="preserve"> in the appropriate column.</w:t>
      </w:r>
    </w:p>
    <w:p w14:paraId="788B275A" w14:textId="4CC27C96" w:rsidR="00E27774" w:rsidRDefault="00E27774" w:rsidP="00E27774">
      <w:pPr>
        <w:pStyle w:val="ListParagraph"/>
        <w:numPr>
          <w:ilvl w:val="0"/>
          <w:numId w:val="7"/>
        </w:numPr>
      </w:pPr>
      <w:r>
        <w:t xml:space="preserve">Save the oscilloscope trace. If the trace shows the load resistor voltage cycling between 0V and 3.3V after the initial power disconnect, put a “y” in the Power Cycling row of </w:t>
      </w:r>
      <w:r>
        <w:fldChar w:fldCharType="begin"/>
      </w:r>
      <w:r>
        <w:instrText xml:space="preserve"> REF _Ref180417248 \h </w:instrText>
      </w:r>
      <w:r>
        <w:fldChar w:fldCharType="separate"/>
      </w:r>
      <w:r w:rsidR="00B677E7">
        <w:t xml:space="preserve">Table </w:t>
      </w:r>
      <w:r w:rsidR="00B677E7">
        <w:rPr>
          <w:noProof/>
        </w:rPr>
        <w:t>2</w:t>
      </w:r>
      <w:r>
        <w:fldChar w:fldCharType="end"/>
      </w:r>
      <w:r>
        <w:t>, otherwise put an “n”</w:t>
      </w:r>
      <w:r>
        <w:rPr>
          <w:b/>
        </w:rPr>
        <w:t>.</w:t>
      </w:r>
    </w:p>
    <w:p w14:paraId="0D71AAF9" w14:textId="74CD38DA" w:rsidR="00E27774" w:rsidRDefault="00E27774" w:rsidP="00E27774">
      <w:pPr>
        <w:pStyle w:val="ListParagraph"/>
        <w:numPr>
          <w:ilvl w:val="0"/>
          <w:numId w:val="7"/>
        </w:numPr>
      </w:pPr>
      <w:r>
        <w:t xml:space="preserve">Repeat Steps 5-12 for the 12V Pb/AGM battery mode and the 12V Lithium mode but have the starting voltages about 0.5V higher than the “Reconnect” target voltages in </w:t>
      </w:r>
      <w:r>
        <w:fldChar w:fldCharType="begin"/>
      </w:r>
      <w:r>
        <w:instrText xml:space="preserve"> REF _Ref180417248 \h </w:instrText>
      </w:r>
      <w:r>
        <w:fldChar w:fldCharType="separate"/>
      </w:r>
      <w:r w:rsidR="00B677E7">
        <w:t xml:space="preserve">Table </w:t>
      </w:r>
      <w:r w:rsidR="00B677E7">
        <w:rPr>
          <w:noProof/>
        </w:rPr>
        <w:t>2</w:t>
      </w:r>
      <w:r>
        <w:fldChar w:fldCharType="end"/>
      </w:r>
      <w:r>
        <w:t xml:space="preserve"> </w:t>
      </w:r>
      <w:r>
        <w:rPr>
          <w:b/>
        </w:rPr>
        <w:t>(CHECKPOINT)</w:t>
      </w:r>
      <w:r>
        <w:t>.</w:t>
      </w:r>
    </w:p>
    <w:p w14:paraId="5CB8CEEC" w14:textId="77777777" w:rsidR="00E27774" w:rsidRDefault="00E27774" w:rsidP="00E27774">
      <w:pPr>
        <w:pStyle w:val="Heading3"/>
      </w:pPr>
      <w:r>
        <w:br w:type="column"/>
      </w:r>
      <w:bookmarkStart w:id="33" w:name="_Toc180426035"/>
      <w:r>
        <w:lastRenderedPageBreak/>
        <w:t>Pass/Fail</w:t>
      </w:r>
      <w:bookmarkEnd w:id="33"/>
    </w:p>
    <w:p w14:paraId="38E723FA" w14:textId="6B77E8B5" w:rsidR="00E27774" w:rsidRDefault="00E27774" w:rsidP="00E27774">
      <w:r>
        <w:t xml:space="preserve">Complete </w:t>
      </w:r>
      <w:r>
        <w:fldChar w:fldCharType="begin"/>
      </w:r>
      <w:r>
        <w:instrText xml:space="preserve"> REF _Ref180417248 \h </w:instrText>
      </w:r>
      <w:r>
        <w:fldChar w:fldCharType="separate"/>
      </w:r>
      <w:r w:rsidR="00B677E7">
        <w:t xml:space="preserve">Table </w:t>
      </w:r>
      <w:r w:rsidR="00B677E7">
        <w:rPr>
          <w:noProof/>
        </w:rPr>
        <w:t>2</w:t>
      </w:r>
      <w:r>
        <w:fldChar w:fldCharType="end"/>
      </w:r>
      <w:r>
        <w:t xml:space="preserve"> below and compare to the requirement specifications.</w:t>
      </w:r>
    </w:p>
    <w:p w14:paraId="165C0B69" w14:textId="2CC27E6B" w:rsidR="00E27774" w:rsidRDefault="00E27774" w:rsidP="00E27774">
      <w:pPr>
        <w:pStyle w:val="Caption"/>
        <w:keepNext/>
      </w:pPr>
      <w:bookmarkStart w:id="34" w:name="_Ref180417248"/>
      <w:r>
        <w:t xml:space="preserve">Table </w:t>
      </w:r>
      <w:fldSimple w:instr=" SEQ Table \* ARABIC ">
        <w:r w:rsidR="00B677E7">
          <w:rPr>
            <w:noProof/>
          </w:rPr>
          <w:t>2</w:t>
        </w:r>
      </w:fldSimple>
      <w:bookmarkEnd w:id="34"/>
      <w:r>
        <w:t>: Low voltage disconnect testing values.</w:t>
      </w:r>
    </w:p>
    <w:p w14:paraId="642E6999" w14:textId="77777777" w:rsidR="00E27774" w:rsidRDefault="00E27774" w:rsidP="00E27774">
      <w:r>
        <w:object w:dxaOrig="4404" w:dyaOrig="6411" w14:anchorId="49EC9EC4">
          <v:shape id="_x0000_i1025" type="#_x0000_t75" style="width:220.2pt;height:320.55pt" o:ole="">
            <v:imagedata r:id="rId25" o:title=""/>
          </v:shape>
          <o:OLEObject Type="Embed" ProgID="Excel.Sheet.12" ShapeID="_x0000_i1025" DrawAspect="Content" ObjectID="_1791365710" r:id="rId26"/>
        </w:object>
      </w:r>
    </w:p>
    <w:p w14:paraId="63960419" w14:textId="0204840D" w:rsidR="00E27774" w:rsidRPr="00450852" w:rsidRDefault="00E27774" w:rsidP="00E27774">
      <w:r w:rsidRPr="009F3C75">
        <w:rPr>
          <w:rStyle w:val="Heading4Char"/>
        </w:rPr>
        <w:t>4-HW-C1.1</w:t>
      </w:r>
      <w:r>
        <w:rPr>
          <w:rStyle w:val="Heading4Char"/>
        </w:rPr>
        <w:t>.</w:t>
      </w:r>
      <w:r>
        <w:t xml:space="preserve"> All actions in </w:t>
      </w:r>
      <w:r>
        <w:fldChar w:fldCharType="begin"/>
      </w:r>
      <w:r>
        <w:instrText xml:space="preserve"> REF _Ref180417248 \h </w:instrText>
      </w:r>
      <w:r>
        <w:fldChar w:fldCharType="separate"/>
      </w:r>
      <w:r w:rsidR="00B677E7">
        <w:t xml:space="preserve">Table </w:t>
      </w:r>
      <w:r w:rsidR="00B677E7">
        <w:rPr>
          <w:noProof/>
        </w:rPr>
        <w:t>2</w:t>
      </w:r>
      <w:r>
        <w:fldChar w:fldCharType="end"/>
      </w:r>
      <w:r>
        <w:t xml:space="preserve"> pass.</w:t>
      </w:r>
    </w:p>
    <w:p w14:paraId="0D28140B" w14:textId="77777777" w:rsidR="00E27774" w:rsidRDefault="00E27774" w:rsidP="00E27774"/>
    <w:p w14:paraId="55959F1F" w14:textId="77777777" w:rsidR="00E27774" w:rsidRDefault="00E27774" w:rsidP="00E27774">
      <w:pPr>
        <w:pStyle w:val="Heading2"/>
      </w:pPr>
      <w:r w:rsidRPr="00A26E45">
        <w:br w:type="column"/>
      </w:r>
      <w:bookmarkStart w:id="35" w:name="_Toc180426036"/>
      <w:r>
        <w:lastRenderedPageBreak/>
        <w:t>Power Supply</w:t>
      </w:r>
      <w:bookmarkEnd w:id="35"/>
    </w:p>
    <w:p w14:paraId="680639C8" w14:textId="77777777" w:rsidR="00E27774" w:rsidRDefault="00E27774" w:rsidP="00E27774">
      <w:r>
        <w:t>Tests the TPS62933P switching power supply circuit we designed for the Petal v0.0.</w:t>
      </w:r>
    </w:p>
    <w:p w14:paraId="51E39F79" w14:textId="77777777" w:rsidR="00E27774" w:rsidRDefault="00E27774" w:rsidP="00E27774">
      <w:pPr>
        <w:pStyle w:val="ListParagraph"/>
        <w:numPr>
          <w:ilvl w:val="0"/>
          <w:numId w:val="8"/>
        </w:numPr>
      </w:pPr>
      <w:r>
        <w:t xml:space="preserve">Put Petal v0.0 into USB mode by following the user manual instructions. </w:t>
      </w:r>
    </w:p>
    <w:p w14:paraId="2469BB6D" w14:textId="77777777" w:rsidR="00E27774" w:rsidRDefault="00E27774" w:rsidP="00E27774">
      <w:pPr>
        <w:pStyle w:val="ListParagraph"/>
        <w:numPr>
          <w:ilvl w:val="0"/>
          <w:numId w:val="8"/>
        </w:numPr>
      </w:pPr>
      <w:r>
        <w:t>Remove the jumper from J9 to expose the pins.</w:t>
      </w:r>
    </w:p>
    <w:p w14:paraId="07480F9B" w14:textId="77777777" w:rsidR="00E27774" w:rsidRDefault="00E27774" w:rsidP="00E27774">
      <w:pPr>
        <w:pStyle w:val="ListParagraph"/>
        <w:numPr>
          <w:ilvl w:val="0"/>
          <w:numId w:val="8"/>
        </w:numPr>
      </w:pPr>
      <w:r>
        <w:t xml:space="preserve">Connect a programmable load to the </w:t>
      </w:r>
      <w:proofErr w:type="gramStart"/>
      <w:r>
        <w:t>far left</w:t>
      </w:r>
      <w:proofErr w:type="gramEnd"/>
      <w:r>
        <w:t xml:space="preserve"> pin of J9 and to ground.</w:t>
      </w:r>
    </w:p>
    <w:p w14:paraId="728B59F7" w14:textId="77777777" w:rsidR="00E27774" w:rsidRDefault="00E27774" w:rsidP="00E27774">
      <w:pPr>
        <w:pStyle w:val="ListParagraph"/>
        <w:numPr>
          <w:ilvl w:val="0"/>
          <w:numId w:val="8"/>
        </w:numPr>
      </w:pPr>
      <w:r>
        <w:t>Set the load to draw 10mA at 3.3V.</w:t>
      </w:r>
    </w:p>
    <w:p w14:paraId="67073C75" w14:textId="7AFC6B85" w:rsidR="00E27774" w:rsidRDefault="00E27774" w:rsidP="00E27774">
      <w:pPr>
        <w:pStyle w:val="ListParagraph"/>
        <w:numPr>
          <w:ilvl w:val="0"/>
          <w:numId w:val="8"/>
        </w:numPr>
      </w:pPr>
      <w:r>
        <w:t xml:space="preserve">Connect a power supply (see “Supply Voltage” for the applicable mode voltage in </w:t>
      </w:r>
      <w:r>
        <w:fldChar w:fldCharType="begin"/>
      </w:r>
      <w:r>
        <w:instrText xml:space="preserve"> REF _Ref180422531 \h </w:instrText>
      </w:r>
      <w:r>
        <w:fldChar w:fldCharType="separate"/>
      </w:r>
      <w:r w:rsidR="00B677E7">
        <w:t xml:space="preserve">Table </w:t>
      </w:r>
      <w:r w:rsidR="00B677E7">
        <w:rPr>
          <w:noProof/>
        </w:rPr>
        <w:t>3</w:t>
      </w:r>
      <w:r>
        <w:fldChar w:fldCharType="end"/>
      </w:r>
      <w:r>
        <w:t>).</w:t>
      </w:r>
    </w:p>
    <w:p w14:paraId="1BA74BB8" w14:textId="7BC5597B" w:rsidR="00E27774" w:rsidRDefault="00E27774" w:rsidP="00E27774">
      <w:pPr>
        <w:pStyle w:val="ListParagraph"/>
        <w:numPr>
          <w:ilvl w:val="0"/>
          <w:numId w:val="8"/>
        </w:numPr>
      </w:pPr>
      <w:r>
        <w:t xml:space="preserve">Measure the output voltage across the programmable load and note it in </w:t>
      </w:r>
      <w:r>
        <w:fldChar w:fldCharType="begin"/>
      </w:r>
      <w:r>
        <w:instrText xml:space="preserve"> REF _Ref180422531 \h </w:instrText>
      </w:r>
      <w:r>
        <w:fldChar w:fldCharType="separate"/>
      </w:r>
      <w:r w:rsidR="00B677E7">
        <w:t xml:space="preserve">Table </w:t>
      </w:r>
      <w:r w:rsidR="00B677E7">
        <w:rPr>
          <w:noProof/>
        </w:rPr>
        <w:t>3</w:t>
      </w:r>
      <w:r>
        <w:fldChar w:fldCharType="end"/>
      </w:r>
      <w:r>
        <w:t>.</w:t>
      </w:r>
    </w:p>
    <w:p w14:paraId="7C1084F1" w14:textId="77777777" w:rsidR="00E27774" w:rsidRDefault="00E27774" w:rsidP="00E27774">
      <w:pPr>
        <w:pStyle w:val="ListParagraph"/>
        <w:numPr>
          <w:ilvl w:val="0"/>
          <w:numId w:val="8"/>
        </w:numPr>
      </w:pPr>
      <w:r>
        <w:t xml:space="preserve">Connect an oscilloscope across the programmable load. </w:t>
      </w:r>
    </w:p>
    <w:p w14:paraId="20C90D1C" w14:textId="17143FB9" w:rsidR="00E27774" w:rsidRDefault="00E27774" w:rsidP="00E27774">
      <w:pPr>
        <w:pStyle w:val="ListParagraph"/>
        <w:numPr>
          <w:ilvl w:val="0"/>
          <w:numId w:val="8"/>
        </w:numPr>
      </w:pPr>
      <w:r>
        <w:t xml:space="preserve">Measure the ripple voltage across the programmable load with the oscilloscope, record it in </w:t>
      </w:r>
      <w:r>
        <w:fldChar w:fldCharType="begin"/>
      </w:r>
      <w:r>
        <w:instrText xml:space="preserve"> REF _Ref180422531 \h </w:instrText>
      </w:r>
      <w:r>
        <w:fldChar w:fldCharType="separate"/>
      </w:r>
      <w:r w:rsidR="00B677E7">
        <w:t xml:space="preserve">Table </w:t>
      </w:r>
      <w:r w:rsidR="00B677E7">
        <w:rPr>
          <w:noProof/>
        </w:rPr>
        <w:t>3</w:t>
      </w:r>
      <w:r>
        <w:fldChar w:fldCharType="end"/>
      </w:r>
      <w:r>
        <w:t>, and save the trace data for later documentation.</w:t>
      </w:r>
    </w:p>
    <w:p w14:paraId="5C08B2E0" w14:textId="77777777" w:rsidR="00E27774" w:rsidRDefault="00E27774" w:rsidP="00E27774">
      <w:pPr>
        <w:pStyle w:val="ListParagraph"/>
        <w:numPr>
          <w:ilvl w:val="0"/>
          <w:numId w:val="8"/>
        </w:numPr>
      </w:pPr>
      <w:r>
        <w:t>Increase the load current draw to 650mA.</w:t>
      </w:r>
    </w:p>
    <w:p w14:paraId="54C3350F" w14:textId="77777777" w:rsidR="00E27774" w:rsidRDefault="00E27774" w:rsidP="00E27774">
      <w:pPr>
        <w:pStyle w:val="ListParagraph"/>
        <w:numPr>
          <w:ilvl w:val="0"/>
          <w:numId w:val="8"/>
        </w:numPr>
      </w:pPr>
      <w:r>
        <w:t>Repeat Steps 6-8.</w:t>
      </w:r>
    </w:p>
    <w:p w14:paraId="5FD759B0" w14:textId="77777777" w:rsidR="00E27774" w:rsidRDefault="00E27774" w:rsidP="00E27774">
      <w:pPr>
        <w:pStyle w:val="ListParagraph"/>
        <w:numPr>
          <w:ilvl w:val="0"/>
          <w:numId w:val="8"/>
        </w:numPr>
      </w:pPr>
      <w:r>
        <w:t>Program the load to quickly increase from 10mA to 650mA, hold for 5ms, and then decrease back down to 10mA.</w:t>
      </w:r>
    </w:p>
    <w:p w14:paraId="63989B96" w14:textId="77777777" w:rsidR="00E27774" w:rsidRDefault="00E27774" w:rsidP="00E27774">
      <w:pPr>
        <w:pStyle w:val="ListParagraph"/>
        <w:numPr>
          <w:ilvl w:val="0"/>
          <w:numId w:val="8"/>
        </w:numPr>
      </w:pPr>
      <w:r>
        <w:t>Set the oscilloscope to perform a single capture on an AC-coupled rising edge with a vertical range of -350mV to 350mV and a horizontal range of 10ms.</w:t>
      </w:r>
    </w:p>
    <w:p w14:paraId="7095C3D9" w14:textId="77777777" w:rsidR="00E27774" w:rsidRDefault="00E27774" w:rsidP="00E27774">
      <w:pPr>
        <w:pStyle w:val="ListParagraph"/>
        <w:numPr>
          <w:ilvl w:val="0"/>
          <w:numId w:val="8"/>
        </w:numPr>
      </w:pPr>
      <w:r>
        <w:t>Run the load transient.</w:t>
      </w:r>
    </w:p>
    <w:p w14:paraId="3C874D6D" w14:textId="66693422" w:rsidR="00E27774" w:rsidRDefault="00E27774" w:rsidP="00E27774">
      <w:pPr>
        <w:pStyle w:val="ListParagraph"/>
        <w:numPr>
          <w:ilvl w:val="0"/>
          <w:numId w:val="8"/>
        </w:numPr>
      </w:pPr>
      <w:r>
        <w:t xml:space="preserve">Using the oscilloscope, measure the peak-to-peak voltage change for the two load transient peaks. Divide this number in half to average the two peaks and record in </w:t>
      </w:r>
      <w:r>
        <w:fldChar w:fldCharType="begin"/>
      </w:r>
      <w:r>
        <w:instrText xml:space="preserve"> REF _Ref180422531 \h </w:instrText>
      </w:r>
      <w:r>
        <w:fldChar w:fldCharType="separate"/>
      </w:r>
      <w:r w:rsidR="00B677E7">
        <w:t xml:space="preserve">Table </w:t>
      </w:r>
      <w:r w:rsidR="00B677E7">
        <w:rPr>
          <w:noProof/>
        </w:rPr>
        <w:t>3</w:t>
      </w:r>
      <w:r>
        <w:fldChar w:fldCharType="end"/>
      </w:r>
      <w:r>
        <w:t>.</w:t>
      </w:r>
    </w:p>
    <w:p w14:paraId="2DB21029" w14:textId="5BD06F61" w:rsidR="00E27774" w:rsidRDefault="00E27774" w:rsidP="00E27774">
      <w:pPr>
        <w:pStyle w:val="ListParagraph"/>
        <w:numPr>
          <w:ilvl w:val="0"/>
          <w:numId w:val="8"/>
        </w:numPr>
      </w:pPr>
      <w:r>
        <w:t xml:space="preserve">At each transient spike, estimate the time it took for the voltage to correct back to it’s typical 3.3V waveform. Record in </w:t>
      </w:r>
      <w:r>
        <w:fldChar w:fldCharType="begin"/>
      </w:r>
      <w:r>
        <w:instrText xml:space="preserve"> REF _Ref180422531 \h </w:instrText>
      </w:r>
      <w:r>
        <w:fldChar w:fldCharType="separate"/>
      </w:r>
      <w:r w:rsidR="00B677E7">
        <w:t xml:space="preserve">Table </w:t>
      </w:r>
      <w:r w:rsidR="00B677E7">
        <w:rPr>
          <w:noProof/>
        </w:rPr>
        <w:t>3</w:t>
      </w:r>
      <w:r>
        <w:fldChar w:fldCharType="end"/>
      </w:r>
      <w:r>
        <w:t>.</w:t>
      </w:r>
    </w:p>
    <w:p w14:paraId="2322CC43" w14:textId="272D1D1B" w:rsidR="00E27774" w:rsidRDefault="00E27774" w:rsidP="00E27774">
      <w:pPr>
        <w:pStyle w:val="ListParagraph"/>
        <w:numPr>
          <w:ilvl w:val="0"/>
          <w:numId w:val="8"/>
        </w:numPr>
      </w:pPr>
      <w:r>
        <w:t xml:space="preserve">Repeat Steps 4-15 for the remaining modes in </w:t>
      </w:r>
      <w:r>
        <w:fldChar w:fldCharType="begin"/>
      </w:r>
      <w:r>
        <w:instrText xml:space="preserve"> REF _Ref180422531 \h </w:instrText>
      </w:r>
      <w:r>
        <w:fldChar w:fldCharType="separate"/>
      </w:r>
      <w:r w:rsidR="00B677E7">
        <w:t xml:space="preserve">Table </w:t>
      </w:r>
      <w:r w:rsidR="00B677E7">
        <w:rPr>
          <w:noProof/>
        </w:rPr>
        <w:t>3</w:t>
      </w:r>
      <w:r>
        <w:fldChar w:fldCharType="end"/>
      </w:r>
      <w:r>
        <w:t xml:space="preserve"> </w:t>
      </w:r>
      <w:r>
        <w:rPr>
          <w:b/>
        </w:rPr>
        <w:t>(CHECKPOINT)</w:t>
      </w:r>
      <w:r>
        <w:t>.</w:t>
      </w:r>
    </w:p>
    <w:p w14:paraId="0902F83D" w14:textId="77777777" w:rsidR="00E27774" w:rsidRDefault="00E27774" w:rsidP="00E27774">
      <w:pPr>
        <w:pStyle w:val="ListParagraph"/>
      </w:pPr>
    </w:p>
    <w:p w14:paraId="51FA0417" w14:textId="77777777" w:rsidR="00E27774" w:rsidRDefault="00E27774" w:rsidP="00E27774">
      <w:pPr>
        <w:pStyle w:val="Heading3"/>
      </w:pPr>
      <w:bookmarkStart w:id="36" w:name="_Toc180426037"/>
      <w:r>
        <w:t>Pass/Fail</w:t>
      </w:r>
      <w:bookmarkEnd w:id="36"/>
    </w:p>
    <w:p w14:paraId="7F7BCE94" w14:textId="79A5994C" w:rsidR="00E27774" w:rsidRPr="00337AF3" w:rsidRDefault="00E27774" w:rsidP="00E27774">
      <w:r>
        <w:t xml:space="preserve">Complete </w:t>
      </w:r>
      <w:r>
        <w:fldChar w:fldCharType="begin"/>
      </w:r>
      <w:r>
        <w:instrText xml:space="preserve"> REF _Ref180422531 \h </w:instrText>
      </w:r>
      <w:r>
        <w:fldChar w:fldCharType="separate"/>
      </w:r>
      <w:r w:rsidR="00B677E7">
        <w:t xml:space="preserve">Table </w:t>
      </w:r>
      <w:r w:rsidR="00B677E7">
        <w:rPr>
          <w:noProof/>
        </w:rPr>
        <w:t>3</w:t>
      </w:r>
      <w:r>
        <w:fldChar w:fldCharType="end"/>
      </w:r>
      <w:r>
        <w:t xml:space="preserve"> below and compare to the requirement specifications.</w:t>
      </w:r>
    </w:p>
    <w:p w14:paraId="4BB0F701" w14:textId="47E46AA2" w:rsidR="00E27774" w:rsidRDefault="00E27774" w:rsidP="00E27774">
      <w:pPr>
        <w:pStyle w:val="Caption"/>
        <w:keepNext/>
      </w:pPr>
      <w:bookmarkStart w:id="37" w:name="_Ref180422531"/>
      <w:r>
        <w:t xml:space="preserve">Table </w:t>
      </w:r>
      <w:fldSimple w:instr=" SEQ Table \* ARABIC ">
        <w:r w:rsidR="00B677E7">
          <w:rPr>
            <w:noProof/>
          </w:rPr>
          <w:t>3</w:t>
        </w:r>
      </w:fldSimple>
      <w:bookmarkEnd w:id="37"/>
      <w:r>
        <w:t>: Power supply unit testing criteria.</w:t>
      </w:r>
    </w:p>
    <w:p w14:paraId="5F00C94A" w14:textId="77777777" w:rsidR="00E27774" w:rsidRDefault="00E27774" w:rsidP="00E27774">
      <w:r>
        <w:object w:dxaOrig="14062" w:dyaOrig="2629" w14:anchorId="1593B406">
          <v:shape id="_x0000_i1026" type="#_x0000_t75" style="width:445.05pt;height:131.7pt" o:ole="">
            <v:imagedata r:id="rId27" o:title=""/>
          </v:shape>
          <o:OLEObject Type="Embed" ProgID="Excel.Sheet.12" ShapeID="_x0000_i1026" DrawAspect="Content" ObjectID="_1791365711" r:id="rId28"/>
        </w:object>
      </w:r>
    </w:p>
    <w:p w14:paraId="3C36F340" w14:textId="77777777" w:rsidR="00E27774" w:rsidRDefault="00E27774" w:rsidP="00E27774">
      <w:r w:rsidRPr="00337AF3">
        <w:rPr>
          <w:rStyle w:val="Heading4Char"/>
        </w:rPr>
        <w:t>8-HW-C1.0</w:t>
      </w:r>
      <w:r>
        <w:rPr>
          <w:rStyle w:val="Heading4Char"/>
        </w:rPr>
        <w:t xml:space="preserve"> &amp; </w:t>
      </w:r>
      <w:r w:rsidRPr="00337AF3">
        <w:rPr>
          <w:rStyle w:val="Heading4Char"/>
        </w:rPr>
        <w:t>C1.1</w:t>
      </w:r>
      <w:r>
        <w:rPr>
          <w:rStyle w:val="Heading4Char"/>
        </w:rPr>
        <w:t>.</w:t>
      </w:r>
      <w:r>
        <w:t xml:space="preserve"> All modes have a “PASS” grade.</w:t>
      </w:r>
    </w:p>
    <w:p w14:paraId="231EB026" w14:textId="77777777" w:rsidR="00E27774" w:rsidRDefault="00E27774" w:rsidP="00E27774">
      <w:pPr>
        <w:pStyle w:val="Heading2"/>
      </w:pPr>
      <w:bookmarkStart w:id="38" w:name="_Toc180426038"/>
      <w:r>
        <w:lastRenderedPageBreak/>
        <w:t>Efficiency</w:t>
      </w:r>
      <w:bookmarkEnd w:id="38"/>
    </w:p>
    <w:p w14:paraId="6B5869BC" w14:textId="77777777" w:rsidR="00E27774" w:rsidRDefault="00E27774" w:rsidP="00E27774">
      <w:r>
        <w:t>Tests that the firmware switches between power modes based on demands.</w:t>
      </w:r>
    </w:p>
    <w:p w14:paraId="39DD3986" w14:textId="77777777" w:rsidR="00E27774" w:rsidRDefault="00E27774" w:rsidP="00E27774">
      <w:pPr>
        <w:pStyle w:val="ListParagraph"/>
        <w:numPr>
          <w:ilvl w:val="0"/>
          <w:numId w:val="9"/>
        </w:numPr>
      </w:pPr>
      <w:r>
        <w:t xml:space="preserve">Put the Petal v0.0 into 6V Li mode following instructions from the user manual. </w:t>
      </w:r>
    </w:p>
    <w:p w14:paraId="76F496A1" w14:textId="77777777" w:rsidR="00E27774" w:rsidRDefault="00E27774" w:rsidP="00E27774">
      <w:pPr>
        <w:pStyle w:val="ListParagraph"/>
        <w:numPr>
          <w:ilvl w:val="0"/>
          <w:numId w:val="9"/>
        </w:numPr>
      </w:pPr>
      <w:r>
        <w:t>Connect a 7V power supply to the board through an ammeter.</w:t>
      </w:r>
    </w:p>
    <w:p w14:paraId="20438D3C" w14:textId="77777777" w:rsidR="00E27774" w:rsidRDefault="00E27774" w:rsidP="00E27774">
      <w:pPr>
        <w:pStyle w:val="ListParagraph"/>
        <w:numPr>
          <w:ilvl w:val="0"/>
          <w:numId w:val="9"/>
        </w:numPr>
      </w:pPr>
      <w:r>
        <w:t xml:space="preserve">Ensure that the Wi-Fi access point is not on. </w:t>
      </w:r>
    </w:p>
    <w:p w14:paraId="5A8DFC41" w14:textId="77777777" w:rsidR="00E27774" w:rsidRDefault="00E27774" w:rsidP="00E27774">
      <w:pPr>
        <w:pStyle w:val="ListParagraph"/>
        <w:numPr>
          <w:ilvl w:val="0"/>
          <w:numId w:val="9"/>
        </w:numPr>
      </w:pPr>
      <w:r>
        <w:t>Record the current drawn in this standby mode.</w:t>
      </w:r>
    </w:p>
    <w:p w14:paraId="14133211" w14:textId="77777777" w:rsidR="00E27774" w:rsidRDefault="00E27774" w:rsidP="00E27774">
      <w:pPr>
        <w:pStyle w:val="ListParagraph"/>
        <w:numPr>
          <w:ilvl w:val="0"/>
          <w:numId w:val="9"/>
        </w:numPr>
      </w:pPr>
      <w:r>
        <w:t xml:space="preserve">Press the User Switch to initiate the Wi-Fi access point. </w:t>
      </w:r>
    </w:p>
    <w:p w14:paraId="3F747198" w14:textId="77777777" w:rsidR="00E27774" w:rsidRDefault="00E27774" w:rsidP="00E27774">
      <w:pPr>
        <w:pStyle w:val="ListParagraph"/>
        <w:numPr>
          <w:ilvl w:val="0"/>
          <w:numId w:val="9"/>
        </w:numPr>
      </w:pPr>
      <w:r>
        <w:t xml:space="preserve">Ensure the Wi-Fi access point is up </w:t>
      </w:r>
      <w:r>
        <w:rPr>
          <w:b/>
        </w:rPr>
        <w:t>(CHECKPOINT)</w:t>
      </w:r>
      <w:r>
        <w:t>.</w:t>
      </w:r>
    </w:p>
    <w:p w14:paraId="7136AFA1" w14:textId="77777777" w:rsidR="00E27774" w:rsidRDefault="00E27774" w:rsidP="00E27774">
      <w:pPr>
        <w:pStyle w:val="ListParagraph"/>
        <w:numPr>
          <w:ilvl w:val="0"/>
          <w:numId w:val="9"/>
        </w:numPr>
      </w:pPr>
      <w:r>
        <w:t>Record the current drawn in this state.</w:t>
      </w:r>
    </w:p>
    <w:p w14:paraId="59FCA467" w14:textId="77777777" w:rsidR="00E27774" w:rsidRDefault="00E27774" w:rsidP="00E27774">
      <w:pPr>
        <w:pStyle w:val="ListParagraph"/>
        <w:numPr>
          <w:ilvl w:val="0"/>
          <w:numId w:val="9"/>
        </w:numPr>
      </w:pPr>
      <w:r>
        <w:t xml:space="preserve">Wait 5 minutes. </w:t>
      </w:r>
    </w:p>
    <w:p w14:paraId="4C3BF96E" w14:textId="77777777" w:rsidR="00E27774" w:rsidRDefault="00E27774" w:rsidP="00E27774">
      <w:pPr>
        <w:pStyle w:val="ListParagraph"/>
        <w:numPr>
          <w:ilvl w:val="0"/>
          <w:numId w:val="9"/>
        </w:numPr>
      </w:pPr>
      <w:r>
        <w:t xml:space="preserve">Ensure the access point has turned off </w:t>
      </w:r>
      <w:r>
        <w:rPr>
          <w:b/>
        </w:rPr>
        <w:t>(CHECKPOINT)</w:t>
      </w:r>
      <w:r>
        <w:t>.</w:t>
      </w:r>
    </w:p>
    <w:p w14:paraId="33DCCE06" w14:textId="77777777" w:rsidR="00E27774" w:rsidRDefault="00E27774" w:rsidP="00E27774">
      <w:pPr>
        <w:pStyle w:val="ListParagraph"/>
        <w:numPr>
          <w:ilvl w:val="0"/>
          <w:numId w:val="9"/>
        </w:numPr>
      </w:pPr>
      <w:r>
        <w:t xml:space="preserve">Measure the current drawn by the board again </w:t>
      </w:r>
      <w:r>
        <w:rPr>
          <w:b/>
        </w:rPr>
        <w:t>(CHECKPOINT)</w:t>
      </w:r>
      <w:r>
        <w:t xml:space="preserve">. </w:t>
      </w:r>
    </w:p>
    <w:p w14:paraId="38D88696" w14:textId="77777777" w:rsidR="00E27774" w:rsidRDefault="00E27774" w:rsidP="00E27774"/>
    <w:p w14:paraId="65AFEA21" w14:textId="77777777" w:rsidR="00E27774" w:rsidRDefault="00E27774" w:rsidP="00E27774">
      <w:pPr>
        <w:pStyle w:val="Heading3"/>
      </w:pPr>
      <w:bookmarkStart w:id="39" w:name="_Toc180426039"/>
      <w:r>
        <w:t>Pass/Fail</w:t>
      </w:r>
      <w:bookmarkEnd w:id="39"/>
    </w:p>
    <w:p w14:paraId="28B5D253" w14:textId="77777777" w:rsidR="00E27774" w:rsidRPr="00173E28" w:rsidRDefault="00E27774" w:rsidP="00E27774">
      <w:r>
        <w:t>Criteria for efficiency requirements. The order of the below criteria corresponds to the order that checkpoints appear in the testing steps.</w:t>
      </w:r>
    </w:p>
    <w:p w14:paraId="625287ED" w14:textId="77777777" w:rsidR="00E27774" w:rsidRDefault="00E27774" w:rsidP="00E27774">
      <w:r w:rsidRPr="009552A0">
        <w:rPr>
          <w:rStyle w:val="Heading4Char"/>
        </w:rPr>
        <w:t>11-HW-C1.</w:t>
      </w:r>
      <w:r>
        <w:t xml:space="preserve"> The access point is available.</w:t>
      </w:r>
    </w:p>
    <w:p w14:paraId="13357DC5" w14:textId="77777777" w:rsidR="00E27774" w:rsidRDefault="00E27774" w:rsidP="00E27774">
      <w:r w:rsidRPr="009552A0">
        <w:rPr>
          <w:rStyle w:val="Heading4Char"/>
        </w:rPr>
        <w:t>11-HW-C2.</w:t>
      </w:r>
      <w:r>
        <w:t xml:space="preserve"> The access point turns off after 5 minutes of inactivity.</w:t>
      </w:r>
    </w:p>
    <w:p w14:paraId="3067CBAE" w14:textId="42990B07" w:rsidR="007D089A" w:rsidRPr="007D089A" w:rsidRDefault="00E27774" w:rsidP="007D089A">
      <w:r w:rsidRPr="009552A0">
        <w:rPr>
          <w:rStyle w:val="Heading4Char"/>
        </w:rPr>
        <w:t>12-HW-C1.</w:t>
      </w:r>
      <w:r>
        <w:t xml:space="preserve"> The current draw when the Wi-Fi access point is up is greater than the current draw when the node is in a standby mode</w:t>
      </w:r>
    </w:p>
    <w:sectPr w:rsidR="007D089A" w:rsidRPr="007D089A" w:rsidSect="0029412C">
      <w:headerReference w:type="default" r:id="rId29"/>
      <w:footerReference w:type="default" r:id="rId30"/>
      <w:pgSz w:w="12240" w:h="15840"/>
      <w:pgMar w:top="1985" w:right="1440" w:bottom="1440" w:left="1440" w:header="709" w:footer="70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F36A7C" w14:textId="77777777" w:rsidR="00903328" w:rsidRDefault="00903328">
      <w:r>
        <w:separator/>
      </w:r>
    </w:p>
  </w:endnote>
  <w:endnote w:type="continuationSeparator" w:id="0">
    <w:p w14:paraId="55A05D7A" w14:textId="77777777" w:rsidR="00903328" w:rsidRDefault="00903328">
      <w:r>
        <w:continuationSeparator/>
      </w:r>
    </w:p>
  </w:endnote>
  <w:endnote w:type="continuationNotice" w:id="1">
    <w:p w14:paraId="16485DD9" w14:textId="77777777" w:rsidR="00903328" w:rsidRDefault="009033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embedRegular r:id="rId1" w:fontKey="{2E033201-231A-4795-B566-70F1B63EC753}"/>
    <w:embedBold r:id="rId2" w:fontKey="{4ED64C8E-69D1-4E56-82B7-B3B4213CBC7A}"/>
    <w:embedItalic r:id="rId3" w:fontKey="{9B72B92A-28F6-4170-BF5E-D79F09153AE2}"/>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Aptos Display">
    <w:charset w:val="00"/>
    <w:family w:val="swiss"/>
    <w:pitch w:val="variable"/>
    <w:sig w:usb0="20000287" w:usb1="00000003" w:usb2="00000000" w:usb3="00000000" w:csb0="0000019F" w:csb1="00000000"/>
    <w:embedRegular r:id="rId4" w:fontKey="{493407DD-7F92-4884-B1EE-03A720C803BF}"/>
    <w:embedItalic r:id="rId5" w:fontKey="{53B9FF8C-B2D6-4164-93F9-1AC921C92A57}"/>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3806560"/>
      <w:docPartObj>
        <w:docPartGallery w:val="Page Numbers (Bottom of Page)"/>
        <w:docPartUnique/>
      </w:docPartObj>
    </w:sdtPr>
    <w:sdtEndPr>
      <w:rPr>
        <w:noProof/>
      </w:rPr>
    </w:sdtEndPr>
    <w:sdtContent>
      <w:p w14:paraId="73547C67" w14:textId="33E34A4B" w:rsidR="00862DAA" w:rsidRDefault="00862DAA" w:rsidP="007F1D1D">
        <w:pPr>
          <w:pStyle w:val="Footer"/>
          <w:tabs>
            <w:tab w:val="right" w:pos="12699"/>
          </w:tabs>
          <w:rPr>
            <w:noProof/>
          </w:rPr>
        </w:pPr>
        <w:r>
          <w:t>Pro</w:t>
        </w:r>
        <w:r w:rsidR="00B728AC">
          <w:t>gress Report</w:t>
        </w:r>
        <w:r>
          <w:tab/>
        </w:r>
        <w:r>
          <w:fldChar w:fldCharType="begin"/>
        </w:r>
        <w:r>
          <w:instrText xml:space="preserve"> PAGE   \* MERGEFORMAT </w:instrText>
        </w:r>
        <w:r>
          <w:fldChar w:fldCharType="separate"/>
        </w:r>
        <w:r>
          <w:rPr>
            <w:noProof/>
          </w:rPr>
          <w:t>2</w:t>
        </w:r>
        <w:r>
          <w:rPr>
            <w:noProof/>
          </w:rPr>
          <w:fldChar w:fldCharType="end"/>
        </w:r>
        <w:r>
          <w:rPr>
            <w:noProof/>
          </w:rPr>
          <w:tab/>
          <w:t>Version 1.</w:t>
        </w:r>
        <w:r w:rsidR="005C3258">
          <w:rPr>
            <w:noProof/>
          </w:rPr>
          <w:t>1</w:t>
        </w:r>
      </w:p>
    </w:sdtContent>
  </w:sdt>
  <w:p w14:paraId="0B3576AE" w14:textId="77777777"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5C9953" w14:textId="77777777" w:rsidR="00903328" w:rsidRDefault="00903328">
      <w:r>
        <w:separator/>
      </w:r>
    </w:p>
  </w:footnote>
  <w:footnote w:type="continuationSeparator" w:id="0">
    <w:p w14:paraId="6714C316" w14:textId="77777777" w:rsidR="00903328" w:rsidRDefault="00903328">
      <w:r>
        <w:continuationSeparator/>
      </w:r>
    </w:p>
  </w:footnote>
  <w:footnote w:type="continuationNotice" w:id="1">
    <w:p w14:paraId="17F1505A" w14:textId="77777777" w:rsidR="00903328" w:rsidRDefault="009033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827F8" w14:textId="6A5CC15C" w:rsidR="00E164FD" w:rsidRDefault="00840098" w:rsidP="0029412C">
    <w:pPr>
      <w:pBdr>
        <w:top w:val="nil"/>
        <w:left w:val="nil"/>
        <w:bottom w:val="nil"/>
        <w:right w:val="nil"/>
        <w:between w:val="nil"/>
      </w:pBdr>
      <w:tabs>
        <w:tab w:val="center" w:pos="4680"/>
        <w:tab w:val="right" w:pos="9360"/>
      </w:tabs>
      <w:rPr>
        <w:color w:val="000000"/>
      </w:rPr>
    </w:pPr>
    <w:r>
      <w:rPr>
        <w:noProof/>
      </w:rPr>
      <w:drawing>
        <wp:anchor distT="0" distB="0" distL="114300" distR="114300" simplePos="0" relativeHeight="251658240" behindDoc="0" locked="0" layoutInCell="1" hidden="0" allowOverlap="1" wp14:anchorId="43739A37" wp14:editId="3EB5223C">
          <wp:simplePos x="0" y="0"/>
          <wp:positionH relativeFrom="column">
            <wp:posOffset>0</wp:posOffset>
          </wp:positionH>
          <wp:positionV relativeFrom="paragraph">
            <wp:posOffset>-128021</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r w:rsidR="003C28E4">
      <w:rPr>
        <w:color w:val="000000"/>
      </w:rPr>
      <w:tab/>
    </w:r>
    <w:r w:rsidR="003C28E4">
      <w:rPr>
        <w:color w:val="000000"/>
      </w:rPr>
      <w:tab/>
      <w:t>ECET 273 – Technical Communications</w:t>
    </w:r>
  </w:p>
  <w:p w14:paraId="505237EC" w14:textId="77777777" w:rsidR="00E164F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2"/>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43D45"/>
    <w:multiLevelType w:val="hybridMultilevel"/>
    <w:tmpl w:val="C45231CC"/>
    <w:lvl w:ilvl="0" w:tplc="872622BA">
      <w:numFmt w:val="bullet"/>
      <w:lvlText w:val="-"/>
      <w:lvlJc w:val="left"/>
      <w:pPr>
        <w:ind w:left="720" w:hanging="360"/>
      </w:pPr>
      <w:rPr>
        <w:rFonts w:ascii="Aptos" w:eastAsia="Aptos" w:hAnsi="Aptos" w:cs="Apto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50875"/>
    <w:multiLevelType w:val="hybridMultilevel"/>
    <w:tmpl w:val="8856C0D8"/>
    <w:lvl w:ilvl="0" w:tplc="043233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FB22A5D"/>
    <w:multiLevelType w:val="hybridMultilevel"/>
    <w:tmpl w:val="9550B0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2D15415B"/>
    <w:multiLevelType w:val="hybridMultilevel"/>
    <w:tmpl w:val="0E2E4022"/>
    <w:lvl w:ilvl="0" w:tplc="10090017">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4"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344C7E8E"/>
    <w:multiLevelType w:val="hybridMultilevel"/>
    <w:tmpl w:val="BFD6E7A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437348B4"/>
    <w:multiLevelType w:val="hybridMultilevel"/>
    <w:tmpl w:val="B130F8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55EB6EC8"/>
    <w:multiLevelType w:val="hybridMultilevel"/>
    <w:tmpl w:val="020AA9F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6A8779FF"/>
    <w:multiLevelType w:val="hybridMultilevel"/>
    <w:tmpl w:val="376A329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F1E149D"/>
    <w:multiLevelType w:val="hybridMultilevel"/>
    <w:tmpl w:val="8D78E0F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19704618">
    <w:abstractNumId w:val="9"/>
  </w:num>
  <w:num w:numId="2" w16cid:durableId="1362516816">
    <w:abstractNumId w:val="4"/>
  </w:num>
  <w:num w:numId="3" w16cid:durableId="1040743196">
    <w:abstractNumId w:val="0"/>
  </w:num>
  <w:num w:numId="4" w16cid:durableId="1105733371">
    <w:abstractNumId w:val="5"/>
  </w:num>
  <w:num w:numId="5" w16cid:durableId="1885746777">
    <w:abstractNumId w:val="10"/>
  </w:num>
  <w:num w:numId="6" w16cid:durableId="2141074824">
    <w:abstractNumId w:val="6"/>
  </w:num>
  <w:num w:numId="7" w16cid:durableId="1930306193">
    <w:abstractNumId w:val="2"/>
  </w:num>
  <w:num w:numId="8" w16cid:durableId="806045079">
    <w:abstractNumId w:val="7"/>
  </w:num>
  <w:num w:numId="9" w16cid:durableId="1864400407">
    <w:abstractNumId w:val="8"/>
  </w:num>
  <w:num w:numId="10" w16cid:durableId="680357275">
    <w:abstractNumId w:val="3"/>
  </w:num>
  <w:num w:numId="11" w16cid:durableId="7845408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105E"/>
    <w:rsid w:val="00000A32"/>
    <w:rsid w:val="00000A52"/>
    <w:rsid w:val="00001121"/>
    <w:rsid w:val="00001730"/>
    <w:rsid w:val="000022E1"/>
    <w:rsid w:val="00002A7E"/>
    <w:rsid w:val="00002E12"/>
    <w:rsid w:val="00002EFA"/>
    <w:rsid w:val="00003630"/>
    <w:rsid w:val="00003C68"/>
    <w:rsid w:val="0000458E"/>
    <w:rsid w:val="000047D2"/>
    <w:rsid w:val="00004D5D"/>
    <w:rsid w:val="000051BD"/>
    <w:rsid w:val="0000615A"/>
    <w:rsid w:val="00006292"/>
    <w:rsid w:val="00007157"/>
    <w:rsid w:val="0000764D"/>
    <w:rsid w:val="0001044A"/>
    <w:rsid w:val="0001152A"/>
    <w:rsid w:val="0001161C"/>
    <w:rsid w:val="0001286A"/>
    <w:rsid w:val="00012B92"/>
    <w:rsid w:val="00012BBB"/>
    <w:rsid w:val="00013590"/>
    <w:rsid w:val="0001384C"/>
    <w:rsid w:val="000138D8"/>
    <w:rsid w:val="00013C45"/>
    <w:rsid w:val="00013F23"/>
    <w:rsid w:val="00014060"/>
    <w:rsid w:val="0001451A"/>
    <w:rsid w:val="0001578E"/>
    <w:rsid w:val="00015A45"/>
    <w:rsid w:val="000165B9"/>
    <w:rsid w:val="000169A8"/>
    <w:rsid w:val="00016D33"/>
    <w:rsid w:val="00016D3E"/>
    <w:rsid w:val="000173EA"/>
    <w:rsid w:val="0001791C"/>
    <w:rsid w:val="000200D2"/>
    <w:rsid w:val="00020805"/>
    <w:rsid w:val="00020963"/>
    <w:rsid w:val="00021296"/>
    <w:rsid w:val="0002156E"/>
    <w:rsid w:val="00022096"/>
    <w:rsid w:val="000220A6"/>
    <w:rsid w:val="000225FF"/>
    <w:rsid w:val="0002269D"/>
    <w:rsid w:val="00022BC4"/>
    <w:rsid w:val="00022F08"/>
    <w:rsid w:val="00023075"/>
    <w:rsid w:val="0002339C"/>
    <w:rsid w:val="00023AFE"/>
    <w:rsid w:val="00023B65"/>
    <w:rsid w:val="00024072"/>
    <w:rsid w:val="0002441A"/>
    <w:rsid w:val="000246D8"/>
    <w:rsid w:val="00024C8A"/>
    <w:rsid w:val="00025342"/>
    <w:rsid w:val="00026E38"/>
    <w:rsid w:val="00027403"/>
    <w:rsid w:val="00027C3F"/>
    <w:rsid w:val="00030011"/>
    <w:rsid w:val="00030F10"/>
    <w:rsid w:val="0003180B"/>
    <w:rsid w:val="000319B6"/>
    <w:rsid w:val="00032033"/>
    <w:rsid w:val="000320CE"/>
    <w:rsid w:val="0003282D"/>
    <w:rsid w:val="00032CDE"/>
    <w:rsid w:val="000332A7"/>
    <w:rsid w:val="000335D4"/>
    <w:rsid w:val="000337DB"/>
    <w:rsid w:val="00034307"/>
    <w:rsid w:val="00034CDF"/>
    <w:rsid w:val="000352F9"/>
    <w:rsid w:val="00035308"/>
    <w:rsid w:val="0003545B"/>
    <w:rsid w:val="000354BA"/>
    <w:rsid w:val="000356BC"/>
    <w:rsid w:val="000356C6"/>
    <w:rsid w:val="00035D05"/>
    <w:rsid w:val="000360A0"/>
    <w:rsid w:val="00036D92"/>
    <w:rsid w:val="0003710C"/>
    <w:rsid w:val="0003731D"/>
    <w:rsid w:val="00042EFE"/>
    <w:rsid w:val="00043BBE"/>
    <w:rsid w:val="00044131"/>
    <w:rsid w:val="000441C5"/>
    <w:rsid w:val="00044988"/>
    <w:rsid w:val="0004563C"/>
    <w:rsid w:val="0004578B"/>
    <w:rsid w:val="00045D94"/>
    <w:rsid w:val="00046188"/>
    <w:rsid w:val="0004650D"/>
    <w:rsid w:val="00046ACC"/>
    <w:rsid w:val="0004750D"/>
    <w:rsid w:val="000477E7"/>
    <w:rsid w:val="00047A9B"/>
    <w:rsid w:val="000502D8"/>
    <w:rsid w:val="00050A9B"/>
    <w:rsid w:val="00050AC5"/>
    <w:rsid w:val="00051A9A"/>
    <w:rsid w:val="00051E98"/>
    <w:rsid w:val="00052AAB"/>
    <w:rsid w:val="00053952"/>
    <w:rsid w:val="000539EA"/>
    <w:rsid w:val="00053B0C"/>
    <w:rsid w:val="000553D8"/>
    <w:rsid w:val="00055778"/>
    <w:rsid w:val="00056200"/>
    <w:rsid w:val="0005673E"/>
    <w:rsid w:val="00056AC1"/>
    <w:rsid w:val="00056E31"/>
    <w:rsid w:val="00056FA1"/>
    <w:rsid w:val="00057799"/>
    <w:rsid w:val="000609B7"/>
    <w:rsid w:val="000613E9"/>
    <w:rsid w:val="00061496"/>
    <w:rsid w:val="000615C7"/>
    <w:rsid w:val="000616A5"/>
    <w:rsid w:val="00062005"/>
    <w:rsid w:val="0006299F"/>
    <w:rsid w:val="00062B01"/>
    <w:rsid w:val="00062B4C"/>
    <w:rsid w:val="0006327E"/>
    <w:rsid w:val="0006358A"/>
    <w:rsid w:val="00063A44"/>
    <w:rsid w:val="00063B00"/>
    <w:rsid w:val="000641FD"/>
    <w:rsid w:val="00064A2E"/>
    <w:rsid w:val="00064C93"/>
    <w:rsid w:val="00065E9C"/>
    <w:rsid w:val="000661F1"/>
    <w:rsid w:val="00066D4D"/>
    <w:rsid w:val="00067307"/>
    <w:rsid w:val="00067DBC"/>
    <w:rsid w:val="000710D8"/>
    <w:rsid w:val="000714DE"/>
    <w:rsid w:val="000719D0"/>
    <w:rsid w:val="00071E82"/>
    <w:rsid w:val="00072000"/>
    <w:rsid w:val="0007220F"/>
    <w:rsid w:val="00072948"/>
    <w:rsid w:val="00072E2C"/>
    <w:rsid w:val="00074F11"/>
    <w:rsid w:val="000753D9"/>
    <w:rsid w:val="0007581D"/>
    <w:rsid w:val="00076307"/>
    <w:rsid w:val="00076518"/>
    <w:rsid w:val="00080326"/>
    <w:rsid w:val="00081390"/>
    <w:rsid w:val="00081830"/>
    <w:rsid w:val="00081DF7"/>
    <w:rsid w:val="000822B1"/>
    <w:rsid w:val="000825D0"/>
    <w:rsid w:val="00082885"/>
    <w:rsid w:val="00082B69"/>
    <w:rsid w:val="00082C7B"/>
    <w:rsid w:val="00082E4D"/>
    <w:rsid w:val="00085E09"/>
    <w:rsid w:val="0008601F"/>
    <w:rsid w:val="000864AE"/>
    <w:rsid w:val="00086B96"/>
    <w:rsid w:val="000877F1"/>
    <w:rsid w:val="00087952"/>
    <w:rsid w:val="00087CE5"/>
    <w:rsid w:val="00090095"/>
    <w:rsid w:val="000907EB"/>
    <w:rsid w:val="0009123D"/>
    <w:rsid w:val="000919E4"/>
    <w:rsid w:val="00091BF8"/>
    <w:rsid w:val="00091F79"/>
    <w:rsid w:val="000935DD"/>
    <w:rsid w:val="00093B56"/>
    <w:rsid w:val="00094823"/>
    <w:rsid w:val="00095407"/>
    <w:rsid w:val="00095593"/>
    <w:rsid w:val="00095922"/>
    <w:rsid w:val="00095B22"/>
    <w:rsid w:val="00095E19"/>
    <w:rsid w:val="00095F18"/>
    <w:rsid w:val="000961CD"/>
    <w:rsid w:val="00096AA7"/>
    <w:rsid w:val="000976B6"/>
    <w:rsid w:val="000A0651"/>
    <w:rsid w:val="000A07EC"/>
    <w:rsid w:val="000A1821"/>
    <w:rsid w:val="000A19F2"/>
    <w:rsid w:val="000A1B82"/>
    <w:rsid w:val="000A2329"/>
    <w:rsid w:val="000A24D8"/>
    <w:rsid w:val="000A2B5F"/>
    <w:rsid w:val="000A3841"/>
    <w:rsid w:val="000A4DD6"/>
    <w:rsid w:val="000A505D"/>
    <w:rsid w:val="000A64BD"/>
    <w:rsid w:val="000A698B"/>
    <w:rsid w:val="000A6D58"/>
    <w:rsid w:val="000A6DD6"/>
    <w:rsid w:val="000A734E"/>
    <w:rsid w:val="000A7BA0"/>
    <w:rsid w:val="000B0616"/>
    <w:rsid w:val="000B0C73"/>
    <w:rsid w:val="000B0F89"/>
    <w:rsid w:val="000B1087"/>
    <w:rsid w:val="000B1BC3"/>
    <w:rsid w:val="000B223B"/>
    <w:rsid w:val="000B243C"/>
    <w:rsid w:val="000B2471"/>
    <w:rsid w:val="000B26F0"/>
    <w:rsid w:val="000B3C78"/>
    <w:rsid w:val="000B40AA"/>
    <w:rsid w:val="000B476E"/>
    <w:rsid w:val="000B5412"/>
    <w:rsid w:val="000B58AC"/>
    <w:rsid w:val="000B60D5"/>
    <w:rsid w:val="000B6DF8"/>
    <w:rsid w:val="000B7897"/>
    <w:rsid w:val="000C09E7"/>
    <w:rsid w:val="000C0BD2"/>
    <w:rsid w:val="000C0E9D"/>
    <w:rsid w:val="000C1655"/>
    <w:rsid w:val="000C16C3"/>
    <w:rsid w:val="000C189C"/>
    <w:rsid w:val="000C1F97"/>
    <w:rsid w:val="000C2828"/>
    <w:rsid w:val="000C2A2C"/>
    <w:rsid w:val="000C2D50"/>
    <w:rsid w:val="000C4D5E"/>
    <w:rsid w:val="000C532A"/>
    <w:rsid w:val="000C5376"/>
    <w:rsid w:val="000C556B"/>
    <w:rsid w:val="000C5A10"/>
    <w:rsid w:val="000C6030"/>
    <w:rsid w:val="000C6FA7"/>
    <w:rsid w:val="000D04A2"/>
    <w:rsid w:val="000D04B6"/>
    <w:rsid w:val="000D06D3"/>
    <w:rsid w:val="000D11D2"/>
    <w:rsid w:val="000D23D6"/>
    <w:rsid w:val="000D26A5"/>
    <w:rsid w:val="000D45B9"/>
    <w:rsid w:val="000D4659"/>
    <w:rsid w:val="000D567A"/>
    <w:rsid w:val="000D6401"/>
    <w:rsid w:val="000D6894"/>
    <w:rsid w:val="000D71BB"/>
    <w:rsid w:val="000D72BE"/>
    <w:rsid w:val="000D7CDA"/>
    <w:rsid w:val="000D7FD5"/>
    <w:rsid w:val="000E054D"/>
    <w:rsid w:val="000E131D"/>
    <w:rsid w:val="000E1898"/>
    <w:rsid w:val="000E1BDC"/>
    <w:rsid w:val="000E289E"/>
    <w:rsid w:val="000E40B4"/>
    <w:rsid w:val="000E4D18"/>
    <w:rsid w:val="000E5140"/>
    <w:rsid w:val="000E58C2"/>
    <w:rsid w:val="000E5D78"/>
    <w:rsid w:val="000E6487"/>
    <w:rsid w:val="000E7090"/>
    <w:rsid w:val="000E73B7"/>
    <w:rsid w:val="000E7410"/>
    <w:rsid w:val="000E748E"/>
    <w:rsid w:val="000E74D0"/>
    <w:rsid w:val="000E7858"/>
    <w:rsid w:val="000F0FE5"/>
    <w:rsid w:val="000F1D78"/>
    <w:rsid w:val="000F297A"/>
    <w:rsid w:val="000F3240"/>
    <w:rsid w:val="000F376E"/>
    <w:rsid w:val="000F38AF"/>
    <w:rsid w:val="000F444D"/>
    <w:rsid w:val="000F4750"/>
    <w:rsid w:val="000F4CD1"/>
    <w:rsid w:val="000F5A0D"/>
    <w:rsid w:val="000F5EBE"/>
    <w:rsid w:val="000F6D24"/>
    <w:rsid w:val="000F6F3D"/>
    <w:rsid w:val="000F7836"/>
    <w:rsid w:val="001005D9"/>
    <w:rsid w:val="00101312"/>
    <w:rsid w:val="001017EB"/>
    <w:rsid w:val="00101C93"/>
    <w:rsid w:val="00101F6A"/>
    <w:rsid w:val="001020AE"/>
    <w:rsid w:val="001026D5"/>
    <w:rsid w:val="001027EF"/>
    <w:rsid w:val="00102B5B"/>
    <w:rsid w:val="00102EEF"/>
    <w:rsid w:val="00103A93"/>
    <w:rsid w:val="00103EF6"/>
    <w:rsid w:val="00104793"/>
    <w:rsid w:val="00105D0E"/>
    <w:rsid w:val="0010652D"/>
    <w:rsid w:val="001067F1"/>
    <w:rsid w:val="00106FD2"/>
    <w:rsid w:val="00107258"/>
    <w:rsid w:val="0010733A"/>
    <w:rsid w:val="0010753A"/>
    <w:rsid w:val="0011034E"/>
    <w:rsid w:val="00110947"/>
    <w:rsid w:val="001110B6"/>
    <w:rsid w:val="0011134A"/>
    <w:rsid w:val="0011187E"/>
    <w:rsid w:val="00112078"/>
    <w:rsid w:val="0011252E"/>
    <w:rsid w:val="0011274D"/>
    <w:rsid w:val="00112755"/>
    <w:rsid w:val="00112C22"/>
    <w:rsid w:val="00112DA5"/>
    <w:rsid w:val="00113127"/>
    <w:rsid w:val="001133BE"/>
    <w:rsid w:val="00113A3C"/>
    <w:rsid w:val="00113B00"/>
    <w:rsid w:val="00113C9D"/>
    <w:rsid w:val="00114FBB"/>
    <w:rsid w:val="00115486"/>
    <w:rsid w:val="001157A0"/>
    <w:rsid w:val="0011592A"/>
    <w:rsid w:val="001164B2"/>
    <w:rsid w:val="00116B48"/>
    <w:rsid w:val="00116E05"/>
    <w:rsid w:val="00117CFD"/>
    <w:rsid w:val="001204BB"/>
    <w:rsid w:val="00120554"/>
    <w:rsid w:val="0012085C"/>
    <w:rsid w:val="00121705"/>
    <w:rsid w:val="00121E83"/>
    <w:rsid w:val="00122048"/>
    <w:rsid w:val="00122AC4"/>
    <w:rsid w:val="00122B3B"/>
    <w:rsid w:val="00123729"/>
    <w:rsid w:val="00125208"/>
    <w:rsid w:val="00125A9F"/>
    <w:rsid w:val="00125D1A"/>
    <w:rsid w:val="00125E96"/>
    <w:rsid w:val="00125F4E"/>
    <w:rsid w:val="0012653C"/>
    <w:rsid w:val="001268D9"/>
    <w:rsid w:val="00127306"/>
    <w:rsid w:val="0012743D"/>
    <w:rsid w:val="0012761B"/>
    <w:rsid w:val="00127B84"/>
    <w:rsid w:val="00127BAA"/>
    <w:rsid w:val="00127C73"/>
    <w:rsid w:val="00127D1F"/>
    <w:rsid w:val="001304E5"/>
    <w:rsid w:val="00130E3B"/>
    <w:rsid w:val="00131793"/>
    <w:rsid w:val="00131EB3"/>
    <w:rsid w:val="00132370"/>
    <w:rsid w:val="00132865"/>
    <w:rsid w:val="00132937"/>
    <w:rsid w:val="00133450"/>
    <w:rsid w:val="00133457"/>
    <w:rsid w:val="00133EAE"/>
    <w:rsid w:val="00135059"/>
    <w:rsid w:val="001350BB"/>
    <w:rsid w:val="00135A99"/>
    <w:rsid w:val="00135B4E"/>
    <w:rsid w:val="00135F9A"/>
    <w:rsid w:val="00136579"/>
    <w:rsid w:val="001366AC"/>
    <w:rsid w:val="00136782"/>
    <w:rsid w:val="00136E87"/>
    <w:rsid w:val="00137410"/>
    <w:rsid w:val="001376DE"/>
    <w:rsid w:val="0013778C"/>
    <w:rsid w:val="00137A32"/>
    <w:rsid w:val="00137C98"/>
    <w:rsid w:val="00137DDD"/>
    <w:rsid w:val="00140002"/>
    <w:rsid w:val="0014044F"/>
    <w:rsid w:val="0014161B"/>
    <w:rsid w:val="00141F60"/>
    <w:rsid w:val="00142767"/>
    <w:rsid w:val="00143393"/>
    <w:rsid w:val="0014370B"/>
    <w:rsid w:val="001439C4"/>
    <w:rsid w:val="00143FC9"/>
    <w:rsid w:val="00144F8D"/>
    <w:rsid w:val="00145871"/>
    <w:rsid w:val="0014588C"/>
    <w:rsid w:val="0014595A"/>
    <w:rsid w:val="00145F61"/>
    <w:rsid w:val="00146543"/>
    <w:rsid w:val="001466F7"/>
    <w:rsid w:val="0014676A"/>
    <w:rsid w:val="0014681A"/>
    <w:rsid w:val="00146D79"/>
    <w:rsid w:val="00146F38"/>
    <w:rsid w:val="0014732E"/>
    <w:rsid w:val="001504BA"/>
    <w:rsid w:val="001504D9"/>
    <w:rsid w:val="0015050C"/>
    <w:rsid w:val="001509C5"/>
    <w:rsid w:val="0015113A"/>
    <w:rsid w:val="001515BE"/>
    <w:rsid w:val="00151751"/>
    <w:rsid w:val="001520E0"/>
    <w:rsid w:val="001522AC"/>
    <w:rsid w:val="00152605"/>
    <w:rsid w:val="00152A3F"/>
    <w:rsid w:val="00152F6C"/>
    <w:rsid w:val="00153585"/>
    <w:rsid w:val="00153B7F"/>
    <w:rsid w:val="00153DA1"/>
    <w:rsid w:val="001551F4"/>
    <w:rsid w:val="00156F0F"/>
    <w:rsid w:val="001574A4"/>
    <w:rsid w:val="00157544"/>
    <w:rsid w:val="00157579"/>
    <w:rsid w:val="0015777D"/>
    <w:rsid w:val="00157782"/>
    <w:rsid w:val="00157783"/>
    <w:rsid w:val="001600DA"/>
    <w:rsid w:val="0016053A"/>
    <w:rsid w:val="00160678"/>
    <w:rsid w:val="00160713"/>
    <w:rsid w:val="001608BD"/>
    <w:rsid w:val="00160E68"/>
    <w:rsid w:val="00160FD0"/>
    <w:rsid w:val="00161DCC"/>
    <w:rsid w:val="001623F8"/>
    <w:rsid w:val="001625E2"/>
    <w:rsid w:val="00162BC6"/>
    <w:rsid w:val="0016336E"/>
    <w:rsid w:val="001633C9"/>
    <w:rsid w:val="00163B11"/>
    <w:rsid w:val="0016454E"/>
    <w:rsid w:val="00164830"/>
    <w:rsid w:val="00165A49"/>
    <w:rsid w:val="00166000"/>
    <w:rsid w:val="00166957"/>
    <w:rsid w:val="001669A1"/>
    <w:rsid w:val="00166F23"/>
    <w:rsid w:val="00167A2A"/>
    <w:rsid w:val="00167F57"/>
    <w:rsid w:val="0017152C"/>
    <w:rsid w:val="00171C7C"/>
    <w:rsid w:val="00171F97"/>
    <w:rsid w:val="001727A2"/>
    <w:rsid w:val="00173572"/>
    <w:rsid w:val="00173B09"/>
    <w:rsid w:val="001740EE"/>
    <w:rsid w:val="00174175"/>
    <w:rsid w:val="00174FD1"/>
    <w:rsid w:val="001756B6"/>
    <w:rsid w:val="001762D4"/>
    <w:rsid w:val="0017635A"/>
    <w:rsid w:val="00176916"/>
    <w:rsid w:val="0017692C"/>
    <w:rsid w:val="00176FB0"/>
    <w:rsid w:val="00177BB4"/>
    <w:rsid w:val="00177CFE"/>
    <w:rsid w:val="00177D8D"/>
    <w:rsid w:val="00180033"/>
    <w:rsid w:val="00180870"/>
    <w:rsid w:val="00181DE5"/>
    <w:rsid w:val="00181ED1"/>
    <w:rsid w:val="0018263F"/>
    <w:rsid w:val="00183094"/>
    <w:rsid w:val="001833E1"/>
    <w:rsid w:val="00183C97"/>
    <w:rsid w:val="0018408E"/>
    <w:rsid w:val="0018453A"/>
    <w:rsid w:val="00184C7B"/>
    <w:rsid w:val="00185663"/>
    <w:rsid w:val="0018579A"/>
    <w:rsid w:val="00186160"/>
    <w:rsid w:val="0018650B"/>
    <w:rsid w:val="00186DA3"/>
    <w:rsid w:val="00187020"/>
    <w:rsid w:val="00187968"/>
    <w:rsid w:val="00187E1E"/>
    <w:rsid w:val="00190691"/>
    <w:rsid w:val="001907BE"/>
    <w:rsid w:val="00190A6B"/>
    <w:rsid w:val="001912ED"/>
    <w:rsid w:val="00191E92"/>
    <w:rsid w:val="0019266B"/>
    <w:rsid w:val="001927B5"/>
    <w:rsid w:val="00192FFF"/>
    <w:rsid w:val="00193240"/>
    <w:rsid w:val="001932A6"/>
    <w:rsid w:val="001942B0"/>
    <w:rsid w:val="00195012"/>
    <w:rsid w:val="00195252"/>
    <w:rsid w:val="00195859"/>
    <w:rsid w:val="00195F94"/>
    <w:rsid w:val="0019659E"/>
    <w:rsid w:val="001966C4"/>
    <w:rsid w:val="00197027"/>
    <w:rsid w:val="001A060E"/>
    <w:rsid w:val="001A0C37"/>
    <w:rsid w:val="001A19AA"/>
    <w:rsid w:val="001A1DD1"/>
    <w:rsid w:val="001A219B"/>
    <w:rsid w:val="001A290D"/>
    <w:rsid w:val="001A2D14"/>
    <w:rsid w:val="001A2F1B"/>
    <w:rsid w:val="001A3D68"/>
    <w:rsid w:val="001A44C3"/>
    <w:rsid w:val="001A459B"/>
    <w:rsid w:val="001A4933"/>
    <w:rsid w:val="001A4C25"/>
    <w:rsid w:val="001A6B35"/>
    <w:rsid w:val="001A7A63"/>
    <w:rsid w:val="001B01FD"/>
    <w:rsid w:val="001B06F0"/>
    <w:rsid w:val="001B0A74"/>
    <w:rsid w:val="001B0B80"/>
    <w:rsid w:val="001B0BAD"/>
    <w:rsid w:val="001B1AF9"/>
    <w:rsid w:val="001B2158"/>
    <w:rsid w:val="001B2556"/>
    <w:rsid w:val="001B26AD"/>
    <w:rsid w:val="001B3764"/>
    <w:rsid w:val="001B3866"/>
    <w:rsid w:val="001B4371"/>
    <w:rsid w:val="001B449D"/>
    <w:rsid w:val="001B46D4"/>
    <w:rsid w:val="001B4C09"/>
    <w:rsid w:val="001B4E0A"/>
    <w:rsid w:val="001B51FB"/>
    <w:rsid w:val="001B5BE6"/>
    <w:rsid w:val="001B5DCE"/>
    <w:rsid w:val="001B74A1"/>
    <w:rsid w:val="001B768C"/>
    <w:rsid w:val="001B77A7"/>
    <w:rsid w:val="001C0E6A"/>
    <w:rsid w:val="001C219C"/>
    <w:rsid w:val="001C2ACE"/>
    <w:rsid w:val="001C3428"/>
    <w:rsid w:val="001C38A1"/>
    <w:rsid w:val="001C399C"/>
    <w:rsid w:val="001C41FB"/>
    <w:rsid w:val="001C444C"/>
    <w:rsid w:val="001C4755"/>
    <w:rsid w:val="001C4BBC"/>
    <w:rsid w:val="001C4CFD"/>
    <w:rsid w:val="001C5718"/>
    <w:rsid w:val="001C5D19"/>
    <w:rsid w:val="001C5EB9"/>
    <w:rsid w:val="001C69C6"/>
    <w:rsid w:val="001D0251"/>
    <w:rsid w:val="001D0563"/>
    <w:rsid w:val="001D16A4"/>
    <w:rsid w:val="001D2133"/>
    <w:rsid w:val="001D230F"/>
    <w:rsid w:val="001D242A"/>
    <w:rsid w:val="001D26BA"/>
    <w:rsid w:val="001D38F7"/>
    <w:rsid w:val="001D3E0B"/>
    <w:rsid w:val="001D3F49"/>
    <w:rsid w:val="001D3F98"/>
    <w:rsid w:val="001D51D3"/>
    <w:rsid w:val="001D5284"/>
    <w:rsid w:val="001D53B3"/>
    <w:rsid w:val="001D5D6C"/>
    <w:rsid w:val="001D5D8F"/>
    <w:rsid w:val="001D69D2"/>
    <w:rsid w:val="001D6BFC"/>
    <w:rsid w:val="001D757A"/>
    <w:rsid w:val="001D7A3B"/>
    <w:rsid w:val="001E00DC"/>
    <w:rsid w:val="001E0649"/>
    <w:rsid w:val="001E1B30"/>
    <w:rsid w:val="001E1C11"/>
    <w:rsid w:val="001E1F1D"/>
    <w:rsid w:val="001E2E91"/>
    <w:rsid w:val="001E3CE5"/>
    <w:rsid w:val="001E426C"/>
    <w:rsid w:val="001E496D"/>
    <w:rsid w:val="001E5363"/>
    <w:rsid w:val="001E5490"/>
    <w:rsid w:val="001E5633"/>
    <w:rsid w:val="001E5726"/>
    <w:rsid w:val="001E6491"/>
    <w:rsid w:val="001E6590"/>
    <w:rsid w:val="001E7250"/>
    <w:rsid w:val="001E7CBD"/>
    <w:rsid w:val="001F155C"/>
    <w:rsid w:val="001F231A"/>
    <w:rsid w:val="001F23BA"/>
    <w:rsid w:val="001F2998"/>
    <w:rsid w:val="001F2A29"/>
    <w:rsid w:val="001F2E61"/>
    <w:rsid w:val="001F394E"/>
    <w:rsid w:val="001F39A8"/>
    <w:rsid w:val="001F42D7"/>
    <w:rsid w:val="001F5593"/>
    <w:rsid w:val="001F6D89"/>
    <w:rsid w:val="001F71D4"/>
    <w:rsid w:val="001F7CC6"/>
    <w:rsid w:val="001F7EDD"/>
    <w:rsid w:val="002008F9"/>
    <w:rsid w:val="002011BB"/>
    <w:rsid w:val="00202A18"/>
    <w:rsid w:val="00203C9B"/>
    <w:rsid w:val="002042FC"/>
    <w:rsid w:val="00204858"/>
    <w:rsid w:val="00204D47"/>
    <w:rsid w:val="002052CB"/>
    <w:rsid w:val="00205AFC"/>
    <w:rsid w:val="00206344"/>
    <w:rsid w:val="00207A53"/>
    <w:rsid w:val="00207A87"/>
    <w:rsid w:val="00207F4C"/>
    <w:rsid w:val="00207F67"/>
    <w:rsid w:val="0021086D"/>
    <w:rsid w:val="0021166B"/>
    <w:rsid w:val="002117E0"/>
    <w:rsid w:val="00212A7C"/>
    <w:rsid w:val="00213333"/>
    <w:rsid w:val="0021466F"/>
    <w:rsid w:val="00214B45"/>
    <w:rsid w:val="002155FD"/>
    <w:rsid w:val="00215D6D"/>
    <w:rsid w:val="002166C8"/>
    <w:rsid w:val="00216C4C"/>
    <w:rsid w:val="00216CE2"/>
    <w:rsid w:val="00217213"/>
    <w:rsid w:val="002173D9"/>
    <w:rsid w:val="0022024A"/>
    <w:rsid w:val="00220983"/>
    <w:rsid w:val="00221773"/>
    <w:rsid w:val="00222002"/>
    <w:rsid w:val="002228D3"/>
    <w:rsid w:val="00222AB6"/>
    <w:rsid w:val="00223309"/>
    <w:rsid w:val="00223A1A"/>
    <w:rsid w:val="00223FBF"/>
    <w:rsid w:val="00224A43"/>
    <w:rsid w:val="00225695"/>
    <w:rsid w:val="00225BF5"/>
    <w:rsid w:val="002261D4"/>
    <w:rsid w:val="00226742"/>
    <w:rsid w:val="00226CBA"/>
    <w:rsid w:val="002275CB"/>
    <w:rsid w:val="0023064F"/>
    <w:rsid w:val="002306F3"/>
    <w:rsid w:val="00230D91"/>
    <w:rsid w:val="00230F56"/>
    <w:rsid w:val="00231465"/>
    <w:rsid w:val="002322EC"/>
    <w:rsid w:val="00233288"/>
    <w:rsid w:val="002335D0"/>
    <w:rsid w:val="002342BE"/>
    <w:rsid w:val="002345CE"/>
    <w:rsid w:val="00235106"/>
    <w:rsid w:val="0023564A"/>
    <w:rsid w:val="00235DA7"/>
    <w:rsid w:val="00236459"/>
    <w:rsid w:val="002366C9"/>
    <w:rsid w:val="00236B37"/>
    <w:rsid w:val="00237204"/>
    <w:rsid w:val="00237302"/>
    <w:rsid w:val="00240172"/>
    <w:rsid w:val="00240362"/>
    <w:rsid w:val="00240EDF"/>
    <w:rsid w:val="0024157B"/>
    <w:rsid w:val="00241B3D"/>
    <w:rsid w:val="00241BCA"/>
    <w:rsid w:val="00241E9A"/>
    <w:rsid w:val="002423AF"/>
    <w:rsid w:val="00242DF6"/>
    <w:rsid w:val="00243597"/>
    <w:rsid w:val="00244ED8"/>
    <w:rsid w:val="002459BE"/>
    <w:rsid w:val="00245BE6"/>
    <w:rsid w:val="00246089"/>
    <w:rsid w:val="00246168"/>
    <w:rsid w:val="0024656D"/>
    <w:rsid w:val="0024660A"/>
    <w:rsid w:val="00246871"/>
    <w:rsid w:val="00246B9C"/>
    <w:rsid w:val="00246BC6"/>
    <w:rsid w:val="00246EB3"/>
    <w:rsid w:val="00247FEC"/>
    <w:rsid w:val="00250459"/>
    <w:rsid w:val="00250D0E"/>
    <w:rsid w:val="002525F2"/>
    <w:rsid w:val="0025268E"/>
    <w:rsid w:val="0025321A"/>
    <w:rsid w:val="00253774"/>
    <w:rsid w:val="00253D42"/>
    <w:rsid w:val="00254491"/>
    <w:rsid w:val="002547CF"/>
    <w:rsid w:val="002564EA"/>
    <w:rsid w:val="00256AB9"/>
    <w:rsid w:val="00256C22"/>
    <w:rsid w:val="00257315"/>
    <w:rsid w:val="00257AFB"/>
    <w:rsid w:val="002615BE"/>
    <w:rsid w:val="00261EC7"/>
    <w:rsid w:val="00262537"/>
    <w:rsid w:val="00262FA1"/>
    <w:rsid w:val="002631EB"/>
    <w:rsid w:val="00263288"/>
    <w:rsid w:val="0026504B"/>
    <w:rsid w:val="002657E1"/>
    <w:rsid w:val="00265A25"/>
    <w:rsid w:val="0026623C"/>
    <w:rsid w:val="00267331"/>
    <w:rsid w:val="00267587"/>
    <w:rsid w:val="00267738"/>
    <w:rsid w:val="00267FAC"/>
    <w:rsid w:val="0027020F"/>
    <w:rsid w:val="00270263"/>
    <w:rsid w:val="00270336"/>
    <w:rsid w:val="0027061A"/>
    <w:rsid w:val="002722C1"/>
    <w:rsid w:val="0027451C"/>
    <w:rsid w:val="002750B8"/>
    <w:rsid w:val="0027546E"/>
    <w:rsid w:val="00275B8A"/>
    <w:rsid w:val="00276136"/>
    <w:rsid w:val="00277705"/>
    <w:rsid w:val="00277830"/>
    <w:rsid w:val="002778CD"/>
    <w:rsid w:val="00280A1B"/>
    <w:rsid w:val="00280C5A"/>
    <w:rsid w:val="002812FC"/>
    <w:rsid w:val="00281C76"/>
    <w:rsid w:val="0028201C"/>
    <w:rsid w:val="00282103"/>
    <w:rsid w:val="002823E4"/>
    <w:rsid w:val="002825A5"/>
    <w:rsid w:val="00282E15"/>
    <w:rsid w:val="00282E8E"/>
    <w:rsid w:val="0028374E"/>
    <w:rsid w:val="002838F2"/>
    <w:rsid w:val="00283960"/>
    <w:rsid w:val="0028408A"/>
    <w:rsid w:val="00284AB1"/>
    <w:rsid w:val="00284D7C"/>
    <w:rsid w:val="00284F1A"/>
    <w:rsid w:val="00284F83"/>
    <w:rsid w:val="002851B3"/>
    <w:rsid w:val="002852A8"/>
    <w:rsid w:val="0028538A"/>
    <w:rsid w:val="002853E9"/>
    <w:rsid w:val="00285959"/>
    <w:rsid w:val="00285E87"/>
    <w:rsid w:val="00286D02"/>
    <w:rsid w:val="00287B51"/>
    <w:rsid w:val="002905DF"/>
    <w:rsid w:val="00290A32"/>
    <w:rsid w:val="00290BA2"/>
    <w:rsid w:val="002912D2"/>
    <w:rsid w:val="002914FA"/>
    <w:rsid w:val="00292699"/>
    <w:rsid w:val="00292F3B"/>
    <w:rsid w:val="00292F88"/>
    <w:rsid w:val="00293A0F"/>
    <w:rsid w:val="0029412C"/>
    <w:rsid w:val="0029415E"/>
    <w:rsid w:val="00295760"/>
    <w:rsid w:val="00295E21"/>
    <w:rsid w:val="00295FD7"/>
    <w:rsid w:val="00296062"/>
    <w:rsid w:val="00296267"/>
    <w:rsid w:val="00296404"/>
    <w:rsid w:val="002967BA"/>
    <w:rsid w:val="002971D1"/>
    <w:rsid w:val="002975D3"/>
    <w:rsid w:val="002979AB"/>
    <w:rsid w:val="002979F0"/>
    <w:rsid w:val="002A068D"/>
    <w:rsid w:val="002A1B53"/>
    <w:rsid w:val="002A26A2"/>
    <w:rsid w:val="002A26D1"/>
    <w:rsid w:val="002A2E57"/>
    <w:rsid w:val="002A3D09"/>
    <w:rsid w:val="002A48B1"/>
    <w:rsid w:val="002A57D5"/>
    <w:rsid w:val="002A5FA0"/>
    <w:rsid w:val="002A62E2"/>
    <w:rsid w:val="002A6699"/>
    <w:rsid w:val="002A69B3"/>
    <w:rsid w:val="002A72F8"/>
    <w:rsid w:val="002A7736"/>
    <w:rsid w:val="002A7E4F"/>
    <w:rsid w:val="002B0419"/>
    <w:rsid w:val="002B06A6"/>
    <w:rsid w:val="002B176E"/>
    <w:rsid w:val="002B1D77"/>
    <w:rsid w:val="002B1F76"/>
    <w:rsid w:val="002B211E"/>
    <w:rsid w:val="002B2789"/>
    <w:rsid w:val="002B3421"/>
    <w:rsid w:val="002B39C2"/>
    <w:rsid w:val="002B44D9"/>
    <w:rsid w:val="002B4DF1"/>
    <w:rsid w:val="002B619E"/>
    <w:rsid w:val="002B6509"/>
    <w:rsid w:val="002B6580"/>
    <w:rsid w:val="002B6712"/>
    <w:rsid w:val="002B69DE"/>
    <w:rsid w:val="002B7428"/>
    <w:rsid w:val="002C0642"/>
    <w:rsid w:val="002C19A7"/>
    <w:rsid w:val="002C1C92"/>
    <w:rsid w:val="002C275A"/>
    <w:rsid w:val="002C29A4"/>
    <w:rsid w:val="002C2A3C"/>
    <w:rsid w:val="002C2B50"/>
    <w:rsid w:val="002C357B"/>
    <w:rsid w:val="002C383A"/>
    <w:rsid w:val="002C383D"/>
    <w:rsid w:val="002C4056"/>
    <w:rsid w:val="002C40E8"/>
    <w:rsid w:val="002C4FDF"/>
    <w:rsid w:val="002C52DD"/>
    <w:rsid w:val="002C589F"/>
    <w:rsid w:val="002C67E9"/>
    <w:rsid w:val="002C6F63"/>
    <w:rsid w:val="002C6F92"/>
    <w:rsid w:val="002C78EC"/>
    <w:rsid w:val="002C7CC9"/>
    <w:rsid w:val="002C7E41"/>
    <w:rsid w:val="002D00BC"/>
    <w:rsid w:val="002D0306"/>
    <w:rsid w:val="002D1A05"/>
    <w:rsid w:val="002D1F0D"/>
    <w:rsid w:val="002D1F38"/>
    <w:rsid w:val="002D26C5"/>
    <w:rsid w:val="002D2823"/>
    <w:rsid w:val="002D2CF3"/>
    <w:rsid w:val="002D2EDB"/>
    <w:rsid w:val="002D31C1"/>
    <w:rsid w:val="002D3346"/>
    <w:rsid w:val="002D48C0"/>
    <w:rsid w:val="002D4CA6"/>
    <w:rsid w:val="002D581C"/>
    <w:rsid w:val="002D5A3C"/>
    <w:rsid w:val="002D6C88"/>
    <w:rsid w:val="002D7EEA"/>
    <w:rsid w:val="002E0AD8"/>
    <w:rsid w:val="002E0D9B"/>
    <w:rsid w:val="002E1C74"/>
    <w:rsid w:val="002E1E2A"/>
    <w:rsid w:val="002E29F4"/>
    <w:rsid w:val="002E2D61"/>
    <w:rsid w:val="002E310E"/>
    <w:rsid w:val="002E361C"/>
    <w:rsid w:val="002E379E"/>
    <w:rsid w:val="002E5C66"/>
    <w:rsid w:val="002E6A9D"/>
    <w:rsid w:val="002E70A8"/>
    <w:rsid w:val="002E75D4"/>
    <w:rsid w:val="002E7C83"/>
    <w:rsid w:val="002E7FF9"/>
    <w:rsid w:val="002F046B"/>
    <w:rsid w:val="002F0498"/>
    <w:rsid w:val="002F0734"/>
    <w:rsid w:val="002F09E4"/>
    <w:rsid w:val="002F135D"/>
    <w:rsid w:val="002F1433"/>
    <w:rsid w:val="002F1AD7"/>
    <w:rsid w:val="002F1F31"/>
    <w:rsid w:val="002F23D9"/>
    <w:rsid w:val="002F2B30"/>
    <w:rsid w:val="002F2D6F"/>
    <w:rsid w:val="002F3276"/>
    <w:rsid w:val="002F3962"/>
    <w:rsid w:val="002F39B6"/>
    <w:rsid w:val="002F3C2A"/>
    <w:rsid w:val="002F3C92"/>
    <w:rsid w:val="002F44C5"/>
    <w:rsid w:val="002F4B32"/>
    <w:rsid w:val="002F4EE0"/>
    <w:rsid w:val="002F5506"/>
    <w:rsid w:val="002F5676"/>
    <w:rsid w:val="002F56DD"/>
    <w:rsid w:val="002F6358"/>
    <w:rsid w:val="002F662B"/>
    <w:rsid w:val="002F76C1"/>
    <w:rsid w:val="002F7767"/>
    <w:rsid w:val="002F7842"/>
    <w:rsid w:val="002F7C15"/>
    <w:rsid w:val="0030053E"/>
    <w:rsid w:val="0030084D"/>
    <w:rsid w:val="00301EA1"/>
    <w:rsid w:val="00302081"/>
    <w:rsid w:val="00302277"/>
    <w:rsid w:val="00302CAB"/>
    <w:rsid w:val="0030312D"/>
    <w:rsid w:val="003037D9"/>
    <w:rsid w:val="00303CF5"/>
    <w:rsid w:val="00304706"/>
    <w:rsid w:val="0030503F"/>
    <w:rsid w:val="003052EA"/>
    <w:rsid w:val="003057E6"/>
    <w:rsid w:val="00306225"/>
    <w:rsid w:val="00306535"/>
    <w:rsid w:val="00307789"/>
    <w:rsid w:val="003100B0"/>
    <w:rsid w:val="00310B0A"/>
    <w:rsid w:val="00310B74"/>
    <w:rsid w:val="00310D02"/>
    <w:rsid w:val="00310EB4"/>
    <w:rsid w:val="00312A72"/>
    <w:rsid w:val="00312EE3"/>
    <w:rsid w:val="00313363"/>
    <w:rsid w:val="00313420"/>
    <w:rsid w:val="00313AB7"/>
    <w:rsid w:val="00313C2E"/>
    <w:rsid w:val="00313D31"/>
    <w:rsid w:val="00313F86"/>
    <w:rsid w:val="00314339"/>
    <w:rsid w:val="00314BC4"/>
    <w:rsid w:val="00314F21"/>
    <w:rsid w:val="0031526A"/>
    <w:rsid w:val="003154D5"/>
    <w:rsid w:val="00316527"/>
    <w:rsid w:val="00316AA5"/>
    <w:rsid w:val="00316CBE"/>
    <w:rsid w:val="003176C4"/>
    <w:rsid w:val="00320EA5"/>
    <w:rsid w:val="00320F6D"/>
    <w:rsid w:val="00321A64"/>
    <w:rsid w:val="00321D91"/>
    <w:rsid w:val="00321E16"/>
    <w:rsid w:val="00322C99"/>
    <w:rsid w:val="00322CBC"/>
    <w:rsid w:val="00322DCD"/>
    <w:rsid w:val="0032306D"/>
    <w:rsid w:val="00323416"/>
    <w:rsid w:val="00323F61"/>
    <w:rsid w:val="00324EFD"/>
    <w:rsid w:val="00326B9C"/>
    <w:rsid w:val="00326BD6"/>
    <w:rsid w:val="00326CAD"/>
    <w:rsid w:val="0032702B"/>
    <w:rsid w:val="0032721D"/>
    <w:rsid w:val="003277B1"/>
    <w:rsid w:val="00330029"/>
    <w:rsid w:val="003300FB"/>
    <w:rsid w:val="00330493"/>
    <w:rsid w:val="00331048"/>
    <w:rsid w:val="00333561"/>
    <w:rsid w:val="0033377A"/>
    <w:rsid w:val="003345EE"/>
    <w:rsid w:val="00334F66"/>
    <w:rsid w:val="00335B29"/>
    <w:rsid w:val="0033637D"/>
    <w:rsid w:val="00336AED"/>
    <w:rsid w:val="00337CFF"/>
    <w:rsid w:val="00337FDE"/>
    <w:rsid w:val="003429DA"/>
    <w:rsid w:val="00343A8D"/>
    <w:rsid w:val="0034402E"/>
    <w:rsid w:val="00344388"/>
    <w:rsid w:val="0034588A"/>
    <w:rsid w:val="00345948"/>
    <w:rsid w:val="0034602A"/>
    <w:rsid w:val="00346494"/>
    <w:rsid w:val="00346988"/>
    <w:rsid w:val="0034717C"/>
    <w:rsid w:val="003509B3"/>
    <w:rsid w:val="00350E5C"/>
    <w:rsid w:val="0035145B"/>
    <w:rsid w:val="00351D7B"/>
    <w:rsid w:val="0035227A"/>
    <w:rsid w:val="00352B82"/>
    <w:rsid w:val="003536F2"/>
    <w:rsid w:val="00353E43"/>
    <w:rsid w:val="00354966"/>
    <w:rsid w:val="00355B18"/>
    <w:rsid w:val="00355FDB"/>
    <w:rsid w:val="00356C42"/>
    <w:rsid w:val="0035731C"/>
    <w:rsid w:val="003579D0"/>
    <w:rsid w:val="00361193"/>
    <w:rsid w:val="0036142C"/>
    <w:rsid w:val="00361687"/>
    <w:rsid w:val="00361B64"/>
    <w:rsid w:val="003626C0"/>
    <w:rsid w:val="00362C32"/>
    <w:rsid w:val="003650F3"/>
    <w:rsid w:val="0036562B"/>
    <w:rsid w:val="0036605A"/>
    <w:rsid w:val="00366A9B"/>
    <w:rsid w:val="00366C42"/>
    <w:rsid w:val="003676FA"/>
    <w:rsid w:val="00367726"/>
    <w:rsid w:val="00367C73"/>
    <w:rsid w:val="00370341"/>
    <w:rsid w:val="00370C3F"/>
    <w:rsid w:val="00371917"/>
    <w:rsid w:val="00372300"/>
    <w:rsid w:val="0037260F"/>
    <w:rsid w:val="00372908"/>
    <w:rsid w:val="00372A3B"/>
    <w:rsid w:val="00372B87"/>
    <w:rsid w:val="00373B70"/>
    <w:rsid w:val="0037449B"/>
    <w:rsid w:val="00374511"/>
    <w:rsid w:val="0037488C"/>
    <w:rsid w:val="0037495A"/>
    <w:rsid w:val="00374D23"/>
    <w:rsid w:val="003766E0"/>
    <w:rsid w:val="003769B0"/>
    <w:rsid w:val="003774C5"/>
    <w:rsid w:val="003801B0"/>
    <w:rsid w:val="0038029E"/>
    <w:rsid w:val="00380499"/>
    <w:rsid w:val="003807F8"/>
    <w:rsid w:val="0038179F"/>
    <w:rsid w:val="003817BA"/>
    <w:rsid w:val="003820A1"/>
    <w:rsid w:val="00382EDE"/>
    <w:rsid w:val="003832AF"/>
    <w:rsid w:val="00383425"/>
    <w:rsid w:val="0038431D"/>
    <w:rsid w:val="0038439A"/>
    <w:rsid w:val="003857D5"/>
    <w:rsid w:val="00385CC6"/>
    <w:rsid w:val="00386227"/>
    <w:rsid w:val="00386EBD"/>
    <w:rsid w:val="00387C64"/>
    <w:rsid w:val="0039090C"/>
    <w:rsid w:val="00390BB6"/>
    <w:rsid w:val="00390D59"/>
    <w:rsid w:val="00391F2B"/>
    <w:rsid w:val="003922BB"/>
    <w:rsid w:val="00394311"/>
    <w:rsid w:val="00394E68"/>
    <w:rsid w:val="00395419"/>
    <w:rsid w:val="0039599E"/>
    <w:rsid w:val="0039601A"/>
    <w:rsid w:val="00396746"/>
    <w:rsid w:val="00396C83"/>
    <w:rsid w:val="00396CC2"/>
    <w:rsid w:val="00397330"/>
    <w:rsid w:val="00397950"/>
    <w:rsid w:val="00397EF6"/>
    <w:rsid w:val="003A0171"/>
    <w:rsid w:val="003A01E6"/>
    <w:rsid w:val="003A0573"/>
    <w:rsid w:val="003A1247"/>
    <w:rsid w:val="003A1681"/>
    <w:rsid w:val="003A1A03"/>
    <w:rsid w:val="003A1A58"/>
    <w:rsid w:val="003A214B"/>
    <w:rsid w:val="003A2F0F"/>
    <w:rsid w:val="003A3074"/>
    <w:rsid w:val="003A3232"/>
    <w:rsid w:val="003A3B7D"/>
    <w:rsid w:val="003A4083"/>
    <w:rsid w:val="003A5147"/>
    <w:rsid w:val="003A53B9"/>
    <w:rsid w:val="003A5604"/>
    <w:rsid w:val="003A57C3"/>
    <w:rsid w:val="003A5EEA"/>
    <w:rsid w:val="003A66A1"/>
    <w:rsid w:val="003A6C84"/>
    <w:rsid w:val="003A7237"/>
    <w:rsid w:val="003A74D7"/>
    <w:rsid w:val="003B012F"/>
    <w:rsid w:val="003B0188"/>
    <w:rsid w:val="003B061B"/>
    <w:rsid w:val="003B07D3"/>
    <w:rsid w:val="003B1556"/>
    <w:rsid w:val="003B184E"/>
    <w:rsid w:val="003B20B2"/>
    <w:rsid w:val="003B2FC9"/>
    <w:rsid w:val="003B3339"/>
    <w:rsid w:val="003B333F"/>
    <w:rsid w:val="003B3869"/>
    <w:rsid w:val="003B3BA5"/>
    <w:rsid w:val="003B414C"/>
    <w:rsid w:val="003B4224"/>
    <w:rsid w:val="003B4CD9"/>
    <w:rsid w:val="003B54D4"/>
    <w:rsid w:val="003B5E2C"/>
    <w:rsid w:val="003B729B"/>
    <w:rsid w:val="003B7391"/>
    <w:rsid w:val="003B7A2D"/>
    <w:rsid w:val="003B7A3C"/>
    <w:rsid w:val="003C16B6"/>
    <w:rsid w:val="003C17F3"/>
    <w:rsid w:val="003C1F7E"/>
    <w:rsid w:val="003C22BE"/>
    <w:rsid w:val="003C28E4"/>
    <w:rsid w:val="003C29B3"/>
    <w:rsid w:val="003C3033"/>
    <w:rsid w:val="003C3627"/>
    <w:rsid w:val="003C571F"/>
    <w:rsid w:val="003C7AD8"/>
    <w:rsid w:val="003C7FFE"/>
    <w:rsid w:val="003D067E"/>
    <w:rsid w:val="003D082C"/>
    <w:rsid w:val="003D0D76"/>
    <w:rsid w:val="003D149C"/>
    <w:rsid w:val="003D14CB"/>
    <w:rsid w:val="003D1844"/>
    <w:rsid w:val="003D1E29"/>
    <w:rsid w:val="003D2B17"/>
    <w:rsid w:val="003D32B3"/>
    <w:rsid w:val="003D3483"/>
    <w:rsid w:val="003D402B"/>
    <w:rsid w:val="003D41C9"/>
    <w:rsid w:val="003D429A"/>
    <w:rsid w:val="003D43E4"/>
    <w:rsid w:val="003D49F7"/>
    <w:rsid w:val="003D51CB"/>
    <w:rsid w:val="003D527A"/>
    <w:rsid w:val="003D529E"/>
    <w:rsid w:val="003D5391"/>
    <w:rsid w:val="003D5395"/>
    <w:rsid w:val="003D5E43"/>
    <w:rsid w:val="003D6089"/>
    <w:rsid w:val="003D65C9"/>
    <w:rsid w:val="003D6666"/>
    <w:rsid w:val="003D6FF7"/>
    <w:rsid w:val="003D7699"/>
    <w:rsid w:val="003E0E76"/>
    <w:rsid w:val="003E15BA"/>
    <w:rsid w:val="003E282C"/>
    <w:rsid w:val="003E2B4E"/>
    <w:rsid w:val="003E33CB"/>
    <w:rsid w:val="003E368B"/>
    <w:rsid w:val="003E3D55"/>
    <w:rsid w:val="003E4068"/>
    <w:rsid w:val="003E4504"/>
    <w:rsid w:val="003E4E85"/>
    <w:rsid w:val="003E5389"/>
    <w:rsid w:val="003E558A"/>
    <w:rsid w:val="003E5643"/>
    <w:rsid w:val="003E615D"/>
    <w:rsid w:val="003E6F58"/>
    <w:rsid w:val="003E742C"/>
    <w:rsid w:val="003E7AA5"/>
    <w:rsid w:val="003E7B5D"/>
    <w:rsid w:val="003F03CB"/>
    <w:rsid w:val="003F059A"/>
    <w:rsid w:val="003F186F"/>
    <w:rsid w:val="003F20D2"/>
    <w:rsid w:val="003F22BA"/>
    <w:rsid w:val="003F301B"/>
    <w:rsid w:val="003F41F7"/>
    <w:rsid w:val="003F4851"/>
    <w:rsid w:val="003F488C"/>
    <w:rsid w:val="003F4E24"/>
    <w:rsid w:val="003F5000"/>
    <w:rsid w:val="003F5672"/>
    <w:rsid w:val="003F62BF"/>
    <w:rsid w:val="003F633F"/>
    <w:rsid w:val="003F750E"/>
    <w:rsid w:val="003F7778"/>
    <w:rsid w:val="003F7C4A"/>
    <w:rsid w:val="004008CD"/>
    <w:rsid w:val="00401F9C"/>
    <w:rsid w:val="004026CE"/>
    <w:rsid w:val="00402B99"/>
    <w:rsid w:val="00403AF3"/>
    <w:rsid w:val="00403C23"/>
    <w:rsid w:val="00403CA8"/>
    <w:rsid w:val="004041A2"/>
    <w:rsid w:val="004048E2"/>
    <w:rsid w:val="00404EB5"/>
    <w:rsid w:val="00405710"/>
    <w:rsid w:val="0040610A"/>
    <w:rsid w:val="00406292"/>
    <w:rsid w:val="00406456"/>
    <w:rsid w:val="00406960"/>
    <w:rsid w:val="00406EA7"/>
    <w:rsid w:val="00407061"/>
    <w:rsid w:val="004078E8"/>
    <w:rsid w:val="004101D6"/>
    <w:rsid w:val="004110D1"/>
    <w:rsid w:val="004128D0"/>
    <w:rsid w:val="004129A2"/>
    <w:rsid w:val="00412EA4"/>
    <w:rsid w:val="00413224"/>
    <w:rsid w:val="0041437E"/>
    <w:rsid w:val="00414FCB"/>
    <w:rsid w:val="004150EE"/>
    <w:rsid w:val="004154BD"/>
    <w:rsid w:val="00415893"/>
    <w:rsid w:val="004159F1"/>
    <w:rsid w:val="00415A82"/>
    <w:rsid w:val="00415F46"/>
    <w:rsid w:val="0041629B"/>
    <w:rsid w:val="0041658F"/>
    <w:rsid w:val="004165F7"/>
    <w:rsid w:val="00416932"/>
    <w:rsid w:val="004169FD"/>
    <w:rsid w:val="00416F54"/>
    <w:rsid w:val="00417509"/>
    <w:rsid w:val="0041778A"/>
    <w:rsid w:val="00420035"/>
    <w:rsid w:val="00420C15"/>
    <w:rsid w:val="00421313"/>
    <w:rsid w:val="004216ED"/>
    <w:rsid w:val="00421CBA"/>
    <w:rsid w:val="00421EA2"/>
    <w:rsid w:val="00422C0C"/>
    <w:rsid w:val="00423426"/>
    <w:rsid w:val="004238BD"/>
    <w:rsid w:val="004245C5"/>
    <w:rsid w:val="00424AFC"/>
    <w:rsid w:val="00425CEF"/>
    <w:rsid w:val="00425D19"/>
    <w:rsid w:val="00426278"/>
    <w:rsid w:val="00426727"/>
    <w:rsid w:val="00427C8E"/>
    <w:rsid w:val="00427D8C"/>
    <w:rsid w:val="00430495"/>
    <w:rsid w:val="00430CD1"/>
    <w:rsid w:val="0043113F"/>
    <w:rsid w:val="00433093"/>
    <w:rsid w:val="004334F8"/>
    <w:rsid w:val="004335C7"/>
    <w:rsid w:val="00433F24"/>
    <w:rsid w:val="00434149"/>
    <w:rsid w:val="004348EF"/>
    <w:rsid w:val="004363C9"/>
    <w:rsid w:val="00436840"/>
    <w:rsid w:val="004369BD"/>
    <w:rsid w:val="00436E10"/>
    <w:rsid w:val="0043792C"/>
    <w:rsid w:val="00437AC3"/>
    <w:rsid w:val="00437F25"/>
    <w:rsid w:val="00440002"/>
    <w:rsid w:val="004421CC"/>
    <w:rsid w:val="0044244C"/>
    <w:rsid w:val="0044279E"/>
    <w:rsid w:val="00442F96"/>
    <w:rsid w:val="00443BA6"/>
    <w:rsid w:val="00444306"/>
    <w:rsid w:val="00444779"/>
    <w:rsid w:val="00445B19"/>
    <w:rsid w:val="00445D01"/>
    <w:rsid w:val="00445E85"/>
    <w:rsid w:val="00446400"/>
    <w:rsid w:val="004472E9"/>
    <w:rsid w:val="00447A8B"/>
    <w:rsid w:val="004507EC"/>
    <w:rsid w:val="00450A2A"/>
    <w:rsid w:val="00450D46"/>
    <w:rsid w:val="00451189"/>
    <w:rsid w:val="0045177D"/>
    <w:rsid w:val="00451AF9"/>
    <w:rsid w:val="004524D3"/>
    <w:rsid w:val="0045266C"/>
    <w:rsid w:val="00452AA5"/>
    <w:rsid w:val="00452C02"/>
    <w:rsid w:val="00452FE7"/>
    <w:rsid w:val="0045321D"/>
    <w:rsid w:val="004539B0"/>
    <w:rsid w:val="00453C07"/>
    <w:rsid w:val="00454546"/>
    <w:rsid w:val="0045603F"/>
    <w:rsid w:val="0045667D"/>
    <w:rsid w:val="00457515"/>
    <w:rsid w:val="00457621"/>
    <w:rsid w:val="00461335"/>
    <w:rsid w:val="00461EB5"/>
    <w:rsid w:val="00463459"/>
    <w:rsid w:val="00463466"/>
    <w:rsid w:val="004640C5"/>
    <w:rsid w:val="004640DD"/>
    <w:rsid w:val="004649F6"/>
    <w:rsid w:val="00464A10"/>
    <w:rsid w:val="00464DAA"/>
    <w:rsid w:val="0046557A"/>
    <w:rsid w:val="00465A47"/>
    <w:rsid w:val="00466004"/>
    <w:rsid w:val="004671DA"/>
    <w:rsid w:val="0047024F"/>
    <w:rsid w:val="00470307"/>
    <w:rsid w:val="00470885"/>
    <w:rsid w:val="00470BD4"/>
    <w:rsid w:val="00470D1E"/>
    <w:rsid w:val="0047158E"/>
    <w:rsid w:val="0047181E"/>
    <w:rsid w:val="004729D8"/>
    <w:rsid w:val="00472D32"/>
    <w:rsid w:val="00472E42"/>
    <w:rsid w:val="0047367A"/>
    <w:rsid w:val="00473741"/>
    <w:rsid w:val="00473768"/>
    <w:rsid w:val="004737D8"/>
    <w:rsid w:val="00473DA2"/>
    <w:rsid w:val="00473DDE"/>
    <w:rsid w:val="00473E8A"/>
    <w:rsid w:val="00475788"/>
    <w:rsid w:val="00475FFB"/>
    <w:rsid w:val="00476478"/>
    <w:rsid w:val="00476D44"/>
    <w:rsid w:val="004770C9"/>
    <w:rsid w:val="00477110"/>
    <w:rsid w:val="00477386"/>
    <w:rsid w:val="004804DA"/>
    <w:rsid w:val="00480956"/>
    <w:rsid w:val="00480992"/>
    <w:rsid w:val="0048134E"/>
    <w:rsid w:val="00481436"/>
    <w:rsid w:val="00481659"/>
    <w:rsid w:val="004818B0"/>
    <w:rsid w:val="00481D09"/>
    <w:rsid w:val="0048245E"/>
    <w:rsid w:val="004825E5"/>
    <w:rsid w:val="0048284E"/>
    <w:rsid w:val="00482A1B"/>
    <w:rsid w:val="00482BC6"/>
    <w:rsid w:val="00482D89"/>
    <w:rsid w:val="00483441"/>
    <w:rsid w:val="00483815"/>
    <w:rsid w:val="0048392D"/>
    <w:rsid w:val="00483FEA"/>
    <w:rsid w:val="004854EF"/>
    <w:rsid w:val="00485607"/>
    <w:rsid w:val="0048567C"/>
    <w:rsid w:val="004858C7"/>
    <w:rsid w:val="00486388"/>
    <w:rsid w:val="004869F7"/>
    <w:rsid w:val="00486EBD"/>
    <w:rsid w:val="00487899"/>
    <w:rsid w:val="00487E49"/>
    <w:rsid w:val="00490395"/>
    <w:rsid w:val="0049062B"/>
    <w:rsid w:val="00490BCC"/>
    <w:rsid w:val="004916E9"/>
    <w:rsid w:val="00491AFD"/>
    <w:rsid w:val="00491C4C"/>
    <w:rsid w:val="004922B2"/>
    <w:rsid w:val="004923B0"/>
    <w:rsid w:val="00493091"/>
    <w:rsid w:val="004936CD"/>
    <w:rsid w:val="0049479D"/>
    <w:rsid w:val="004949FF"/>
    <w:rsid w:val="00494AAD"/>
    <w:rsid w:val="00494EE5"/>
    <w:rsid w:val="00496973"/>
    <w:rsid w:val="00497693"/>
    <w:rsid w:val="00497731"/>
    <w:rsid w:val="0049790A"/>
    <w:rsid w:val="00497F5B"/>
    <w:rsid w:val="004A0044"/>
    <w:rsid w:val="004A0389"/>
    <w:rsid w:val="004A0924"/>
    <w:rsid w:val="004A1EF6"/>
    <w:rsid w:val="004A27AF"/>
    <w:rsid w:val="004A28F1"/>
    <w:rsid w:val="004A2B52"/>
    <w:rsid w:val="004A2B87"/>
    <w:rsid w:val="004A398F"/>
    <w:rsid w:val="004A3C14"/>
    <w:rsid w:val="004A3DAF"/>
    <w:rsid w:val="004A3EE9"/>
    <w:rsid w:val="004A3F68"/>
    <w:rsid w:val="004A4526"/>
    <w:rsid w:val="004A5AC0"/>
    <w:rsid w:val="004A637C"/>
    <w:rsid w:val="004A6F1C"/>
    <w:rsid w:val="004A7937"/>
    <w:rsid w:val="004A79F1"/>
    <w:rsid w:val="004A7D8A"/>
    <w:rsid w:val="004AA18E"/>
    <w:rsid w:val="004B0DAE"/>
    <w:rsid w:val="004B1B24"/>
    <w:rsid w:val="004B258A"/>
    <w:rsid w:val="004B3419"/>
    <w:rsid w:val="004B387C"/>
    <w:rsid w:val="004B3B4B"/>
    <w:rsid w:val="004B5757"/>
    <w:rsid w:val="004B662C"/>
    <w:rsid w:val="004B73EF"/>
    <w:rsid w:val="004C075D"/>
    <w:rsid w:val="004C14E4"/>
    <w:rsid w:val="004C15C1"/>
    <w:rsid w:val="004C16B3"/>
    <w:rsid w:val="004C226A"/>
    <w:rsid w:val="004C2297"/>
    <w:rsid w:val="004C2A27"/>
    <w:rsid w:val="004C2F8D"/>
    <w:rsid w:val="004C3A72"/>
    <w:rsid w:val="004C3AFE"/>
    <w:rsid w:val="004C4998"/>
    <w:rsid w:val="004C4B70"/>
    <w:rsid w:val="004C4C2B"/>
    <w:rsid w:val="004C4EBA"/>
    <w:rsid w:val="004C5471"/>
    <w:rsid w:val="004C54B1"/>
    <w:rsid w:val="004C583D"/>
    <w:rsid w:val="004C616E"/>
    <w:rsid w:val="004C6CFB"/>
    <w:rsid w:val="004C6F26"/>
    <w:rsid w:val="004C7030"/>
    <w:rsid w:val="004C7531"/>
    <w:rsid w:val="004C7FC2"/>
    <w:rsid w:val="004D14D3"/>
    <w:rsid w:val="004D1888"/>
    <w:rsid w:val="004D1D5B"/>
    <w:rsid w:val="004D2334"/>
    <w:rsid w:val="004D2D44"/>
    <w:rsid w:val="004D359E"/>
    <w:rsid w:val="004D4E24"/>
    <w:rsid w:val="004D59F9"/>
    <w:rsid w:val="004D5F59"/>
    <w:rsid w:val="004D7039"/>
    <w:rsid w:val="004D703D"/>
    <w:rsid w:val="004E02BE"/>
    <w:rsid w:val="004E06B5"/>
    <w:rsid w:val="004E0B6B"/>
    <w:rsid w:val="004E1BF6"/>
    <w:rsid w:val="004E24BF"/>
    <w:rsid w:val="004E2F20"/>
    <w:rsid w:val="004E309E"/>
    <w:rsid w:val="004E342A"/>
    <w:rsid w:val="004E4565"/>
    <w:rsid w:val="004E48BA"/>
    <w:rsid w:val="004E4FBD"/>
    <w:rsid w:val="004E523E"/>
    <w:rsid w:val="004E6616"/>
    <w:rsid w:val="004E6920"/>
    <w:rsid w:val="004E6B8D"/>
    <w:rsid w:val="004E78C9"/>
    <w:rsid w:val="004E791A"/>
    <w:rsid w:val="004F005F"/>
    <w:rsid w:val="004F0325"/>
    <w:rsid w:val="004F1206"/>
    <w:rsid w:val="004F1482"/>
    <w:rsid w:val="004F1783"/>
    <w:rsid w:val="004F1B9E"/>
    <w:rsid w:val="004F201B"/>
    <w:rsid w:val="004F21DA"/>
    <w:rsid w:val="004F2687"/>
    <w:rsid w:val="004F29E6"/>
    <w:rsid w:val="004F3205"/>
    <w:rsid w:val="004F41B9"/>
    <w:rsid w:val="004F43B3"/>
    <w:rsid w:val="004F4842"/>
    <w:rsid w:val="004F4853"/>
    <w:rsid w:val="004F4A64"/>
    <w:rsid w:val="004F4DEF"/>
    <w:rsid w:val="004F4E93"/>
    <w:rsid w:val="004F60BB"/>
    <w:rsid w:val="004F64EE"/>
    <w:rsid w:val="004F659D"/>
    <w:rsid w:val="004F69E5"/>
    <w:rsid w:val="004F6FB8"/>
    <w:rsid w:val="004F7C69"/>
    <w:rsid w:val="004F7D9D"/>
    <w:rsid w:val="004F7DCF"/>
    <w:rsid w:val="004F7F18"/>
    <w:rsid w:val="00500247"/>
    <w:rsid w:val="005010FD"/>
    <w:rsid w:val="00501450"/>
    <w:rsid w:val="00501F26"/>
    <w:rsid w:val="00502597"/>
    <w:rsid w:val="00502994"/>
    <w:rsid w:val="00502B42"/>
    <w:rsid w:val="00503207"/>
    <w:rsid w:val="00504189"/>
    <w:rsid w:val="00504FCC"/>
    <w:rsid w:val="00505608"/>
    <w:rsid w:val="00505C73"/>
    <w:rsid w:val="005077AD"/>
    <w:rsid w:val="005079EF"/>
    <w:rsid w:val="00507DE6"/>
    <w:rsid w:val="00510924"/>
    <w:rsid w:val="005119F7"/>
    <w:rsid w:val="005128D3"/>
    <w:rsid w:val="0051310E"/>
    <w:rsid w:val="005131A6"/>
    <w:rsid w:val="0051348B"/>
    <w:rsid w:val="00513F83"/>
    <w:rsid w:val="00513FD1"/>
    <w:rsid w:val="00514019"/>
    <w:rsid w:val="005143CE"/>
    <w:rsid w:val="00515032"/>
    <w:rsid w:val="00515638"/>
    <w:rsid w:val="00515849"/>
    <w:rsid w:val="00515BFE"/>
    <w:rsid w:val="00516145"/>
    <w:rsid w:val="00517640"/>
    <w:rsid w:val="005177BE"/>
    <w:rsid w:val="00521A30"/>
    <w:rsid w:val="00521F52"/>
    <w:rsid w:val="005226F8"/>
    <w:rsid w:val="00522B3E"/>
    <w:rsid w:val="00522E78"/>
    <w:rsid w:val="00522EFF"/>
    <w:rsid w:val="005232F5"/>
    <w:rsid w:val="0052345C"/>
    <w:rsid w:val="00523704"/>
    <w:rsid w:val="00523B59"/>
    <w:rsid w:val="00523BA3"/>
    <w:rsid w:val="00523C65"/>
    <w:rsid w:val="00523FFA"/>
    <w:rsid w:val="005255D9"/>
    <w:rsid w:val="0052593A"/>
    <w:rsid w:val="00525A70"/>
    <w:rsid w:val="00525B4F"/>
    <w:rsid w:val="00526890"/>
    <w:rsid w:val="00526C9F"/>
    <w:rsid w:val="00526CA8"/>
    <w:rsid w:val="00526CAD"/>
    <w:rsid w:val="0052733D"/>
    <w:rsid w:val="005276F2"/>
    <w:rsid w:val="00530797"/>
    <w:rsid w:val="00530F46"/>
    <w:rsid w:val="00530FFB"/>
    <w:rsid w:val="005311BA"/>
    <w:rsid w:val="00532C51"/>
    <w:rsid w:val="00532DC6"/>
    <w:rsid w:val="00532FA3"/>
    <w:rsid w:val="00533E6B"/>
    <w:rsid w:val="0053401D"/>
    <w:rsid w:val="005350E6"/>
    <w:rsid w:val="005350ED"/>
    <w:rsid w:val="0053511D"/>
    <w:rsid w:val="00535270"/>
    <w:rsid w:val="00535C47"/>
    <w:rsid w:val="00535CA7"/>
    <w:rsid w:val="0053636B"/>
    <w:rsid w:val="00536F7C"/>
    <w:rsid w:val="00537175"/>
    <w:rsid w:val="00540EF6"/>
    <w:rsid w:val="0054172F"/>
    <w:rsid w:val="00541A16"/>
    <w:rsid w:val="00541BCD"/>
    <w:rsid w:val="005427C7"/>
    <w:rsid w:val="005427EF"/>
    <w:rsid w:val="00542B76"/>
    <w:rsid w:val="0054445B"/>
    <w:rsid w:val="00546B14"/>
    <w:rsid w:val="00551AD6"/>
    <w:rsid w:val="00551D7C"/>
    <w:rsid w:val="00551F48"/>
    <w:rsid w:val="005525A2"/>
    <w:rsid w:val="00552B73"/>
    <w:rsid w:val="00552CF6"/>
    <w:rsid w:val="00552F6F"/>
    <w:rsid w:val="00553660"/>
    <w:rsid w:val="00553718"/>
    <w:rsid w:val="00554A6E"/>
    <w:rsid w:val="00554CC7"/>
    <w:rsid w:val="00555342"/>
    <w:rsid w:val="005557CC"/>
    <w:rsid w:val="00556975"/>
    <w:rsid w:val="005571ED"/>
    <w:rsid w:val="005601C4"/>
    <w:rsid w:val="00560F1E"/>
    <w:rsid w:val="00561A90"/>
    <w:rsid w:val="00561AF9"/>
    <w:rsid w:val="00561D22"/>
    <w:rsid w:val="00561EFD"/>
    <w:rsid w:val="005627F3"/>
    <w:rsid w:val="00562DEE"/>
    <w:rsid w:val="00562F66"/>
    <w:rsid w:val="005645BA"/>
    <w:rsid w:val="00564E45"/>
    <w:rsid w:val="00565123"/>
    <w:rsid w:val="00565C7F"/>
    <w:rsid w:val="00567300"/>
    <w:rsid w:val="00571E15"/>
    <w:rsid w:val="00572188"/>
    <w:rsid w:val="005721AF"/>
    <w:rsid w:val="0057222E"/>
    <w:rsid w:val="00574DA0"/>
    <w:rsid w:val="00576266"/>
    <w:rsid w:val="005763AB"/>
    <w:rsid w:val="00576E78"/>
    <w:rsid w:val="0057761F"/>
    <w:rsid w:val="0057767B"/>
    <w:rsid w:val="00577DC6"/>
    <w:rsid w:val="0058058F"/>
    <w:rsid w:val="00580646"/>
    <w:rsid w:val="005806CB"/>
    <w:rsid w:val="00580832"/>
    <w:rsid w:val="00580D12"/>
    <w:rsid w:val="00581A32"/>
    <w:rsid w:val="00582136"/>
    <w:rsid w:val="00582CDB"/>
    <w:rsid w:val="0058324E"/>
    <w:rsid w:val="00583CEB"/>
    <w:rsid w:val="005845CF"/>
    <w:rsid w:val="00584A72"/>
    <w:rsid w:val="00584A7A"/>
    <w:rsid w:val="00584E5D"/>
    <w:rsid w:val="00585A13"/>
    <w:rsid w:val="0058607A"/>
    <w:rsid w:val="005862B9"/>
    <w:rsid w:val="005866BC"/>
    <w:rsid w:val="00587540"/>
    <w:rsid w:val="005878F6"/>
    <w:rsid w:val="00591860"/>
    <w:rsid w:val="0059187B"/>
    <w:rsid w:val="00591D85"/>
    <w:rsid w:val="0059208E"/>
    <w:rsid w:val="00592ACF"/>
    <w:rsid w:val="00592C4F"/>
    <w:rsid w:val="00593002"/>
    <w:rsid w:val="00593031"/>
    <w:rsid w:val="005933C6"/>
    <w:rsid w:val="0059348A"/>
    <w:rsid w:val="005936B5"/>
    <w:rsid w:val="00593948"/>
    <w:rsid w:val="00593C2F"/>
    <w:rsid w:val="005956E7"/>
    <w:rsid w:val="005959EB"/>
    <w:rsid w:val="005964D7"/>
    <w:rsid w:val="00596FB6"/>
    <w:rsid w:val="005974A3"/>
    <w:rsid w:val="00597BCA"/>
    <w:rsid w:val="005A2BF0"/>
    <w:rsid w:val="005A2C51"/>
    <w:rsid w:val="005A34A1"/>
    <w:rsid w:val="005A4905"/>
    <w:rsid w:val="005A4A10"/>
    <w:rsid w:val="005A4D10"/>
    <w:rsid w:val="005A5749"/>
    <w:rsid w:val="005A5802"/>
    <w:rsid w:val="005A70B1"/>
    <w:rsid w:val="005A7290"/>
    <w:rsid w:val="005A78CF"/>
    <w:rsid w:val="005A7900"/>
    <w:rsid w:val="005A7B27"/>
    <w:rsid w:val="005A7C0A"/>
    <w:rsid w:val="005B01BA"/>
    <w:rsid w:val="005B01DD"/>
    <w:rsid w:val="005B0443"/>
    <w:rsid w:val="005B0A54"/>
    <w:rsid w:val="005B0B36"/>
    <w:rsid w:val="005B10C5"/>
    <w:rsid w:val="005B1C71"/>
    <w:rsid w:val="005B1CE9"/>
    <w:rsid w:val="005B23F8"/>
    <w:rsid w:val="005B2B4B"/>
    <w:rsid w:val="005B2DD7"/>
    <w:rsid w:val="005B3AA5"/>
    <w:rsid w:val="005B3D2C"/>
    <w:rsid w:val="005B46E9"/>
    <w:rsid w:val="005B53BF"/>
    <w:rsid w:val="005B57A6"/>
    <w:rsid w:val="005B5A18"/>
    <w:rsid w:val="005B601C"/>
    <w:rsid w:val="005B6930"/>
    <w:rsid w:val="005B7178"/>
    <w:rsid w:val="005B73AA"/>
    <w:rsid w:val="005B743C"/>
    <w:rsid w:val="005B7489"/>
    <w:rsid w:val="005C0A2D"/>
    <w:rsid w:val="005C0EC6"/>
    <w:rsid w:val="005C145A"/>
    <w:rsid w:val="005C19C9"/>
    <w:rsid w:val="005C1D20"/>
    <w:rsid w:val="005C1E73"/>
    <w:rsid w:val="005C2A4F"/>
    <w:rsid w:val="005C2F49"/>
    <w:rsid w:val="005C30E3"/>
    <w:rsid w:val="005C3258"/>
    <w:rsid w:val="005C4320"/>
    <w:rsid w:val="005C4783"/>
    <w:rsid w:val="005C4B14"/>
    <w:rsid w:val="005C5026"/>
    <w:rsid w:val="005C52D1"/>
    <w:rsid w:val="005C5920"/>
    <w:rsid w:val="005C5CFA"/>
    <w:rsid w:val="005C6238"/>
    <w:rsid w:val="005C66F6"/>
    <w:rsid w:val="005C6B03"/>
    <w:rsid w:val="005C72CB"/>
    <w:rsid w:val="005C7383"/>
    <w:rsid w:val="005C74F4"/>
    <w:rsid w:val="005D0107"/>
    <w:rsid w:val="005D0775"/>
    <w:rsid w:val="005D08BE"/>
    <w:rsid w:val="005D0CDC"/>
    <w:rsid w:val="005D1132"/>
    <w:rsid w:val="005D196C"/>
    <w:rsid w:val="005D1B5E"/>
    <w:rsid w:val="005D1C42"/>
    <w:rsid w:val="005D252A"/>
    <w:rsid w:val="005D26EE"/>
    <w:rsid w:val="005D29D8"/>
    <w:rsid w:val="005D2A52"/>
    <w:rsid w:val="005D2CE9"/>
    <w:rsid w:val="005D2EB8"/>
    <w:rsid w:val="005D32A7"/>
    <w:rsid w:val="005D41CC"/>
    <w:rsid w:val="005D41E3"/>
    <w:rsid w:val="005D426C"/>
    <w:rsid w:val="005D458C"/>
    <w:rsid w:val="005D4B02"/>
    <w:rsid w:val="005D5703"/>
    <w:rsid w:val="005D63E5"/>
    <w:rsid w:val="005D7626"/>
    <w:rsid w:val="005D7DDF"/>
    <w:rsid w:val="005D7F3E"/>
    <w:rsid w:val="005E0002"/>
    <w:rsid w:val="005E0309"/>
    <w:rsid w:val="005E039C"/>
    <w:rsid w:val="005E063A"/>
    <w:rsid w:val="005E0D87"/>
    <w:rsid w:val="005E139D"/>
    <w:rsid w:val="005E1805"/>
    <w:rsid w:val="005E1ADC"/>
    <w:rsid w:val="005E1B0E"/>
    <w:rsid w:val="005E20DD"/>
    <w:rsid w:val="005E2825"/>
    <w:rsid w:val="005E2D07"/>
    <w:rsid w:val="005E2E5E"/>
    <w:rsid w:val="005E2EB5"/>
    <w:rsid w:val="005E3941"/>
    <w:rsid w:val="005E42A0"/>
    <w:rsid w:val="005E42BF"/>
    <w:rsid w:val="005E4402"/>
    <w:rsid w:val="005E4919"/>
    <w:rsid w:val="005E4E81"/>
    <w:rsid w:val="005E57E5"/>
    <w:rsid w:val="005E594A"/>
    <w:rsid w:val="005E66A8"/>
    <w:rsid w:val="005E6B07"/>
    <w:rsid w:val="005E7326"/>
    <w:rsid w:val="005E77F2"/>
    <w:rsid w:val="005E79EE"/>
    <w:rsid w:val="005E7A88"/>
    <w:rsid w:val="005E7F65"/>
    <w:rsid w:val="005F0586"/>
    <w:rsid w:val="005F0720"/>
    <w:rsid w:val="005F0FD7"/>
    <w:rsid w:val="005F1A5E"/>
    <w:rsid w:val="005F1BED"/>
    <w:rsid w:val="005F2047"/>
    <w:rsid w:val="005F254D"/>
    <w:rsid w:val="005F293F"/>
    <w:rsid w:val="005F295A"/>
    <w:rsid w:val="005F2981"/>
    <w:rsid w:val="005F2E05"/>
    <w:rsid w:val="005F3C3F"/>
    <w:rsid w:val="005F44AA"/>
    <w:rsid w:val="005F5FB8"/>
    <w:rsid w:val="005F69E4"/>
    <w:rsid w:val="005F6A03"/>
    <w:rsid w:val="005F6EA6"/>
    <w:rsid w:val="005F7071"/>
    <w:rsid w:val="005F718B"/>
    <w:rsid w:val="006005E7"/>
    <w:rsid w:val="00600A61"/>
    <w:rsid w:val="00600D89"/>
    <w:rsid w:val="00600EDE"/>
    <w:rsid w:val="006010E4"/>
    <w:rsid w:val="006017FA"/>
    <w:rsid w:val="0060183F"/>
    <w:rsid w:val="00601C9F"/>
    <w:rsid w:val="00601DD0"/>
    <w:rsid w:val="00601EF2"/>
    <w:rsid w:val="00602150"/>
    <w:rsid w:val="006025C8"/>
    <w:rsid w:val="00602876"/>
    <w:rsid w:val="00602F48"/>
    <w:rsid w:val="00603583"/>
    <w:rsid w:val="00604DCC"/>
    <w:rsid w:val="00605640"/>
    <w:rsid w:val="00606AE8"/>
    <w:rsid w:val="00606DB4"/>
    <w:rsid w:val="00606E01"/>
    <w:rsid w:val="00606EA3"/>
    <w:rsid w:val="00607122"/>
    <w:rsid w:val="00607639"/>
    <w:rsid w:val="0060775F"/>
    <w:rsid w:val="00607D38"/>
    <w:rsid w:val="006103E9"/>
    <w:rsid w:val="00611875"/>
    <w:rsid w:val="00611BEC"/>
    <w:rsid w:val="0061200E"/>
    <w:rsid w:val="006127E4"/>
    <w:rsid w:val="006134D3"/>
    <w:rsid w:val="006138AD"/>
    <w:rsid w:val="006154E5"/>
    <w:rsid w:val="006154ED"/>
    <w:rsid w:val="0061595A"/>
    <w:rsid w:val="006160AA"/>
    <w:rsid w:val="006162E8"/>
    <w:rsid w:val="006162FA"/>
    <w:rsid w:val="00616488"/>
    <w:rsid w:val="006173A2"/>
    <w:rsid w:val="0062095A"/>
    <w:rsid w:val="006210F7"/>
    <w:rsid w:val="0062122C"/>
    <w:rsid w:val="006227BF"/>
    <w:rsid w:val="00623011"/>
    <w:rsid w:val="00623C3D"/>
    <w:rsid w:val="00623E6F"/>
    <w:rsid w:val="00624B0C"/>
    <w:rsid w:val="00624F8B"/>
    <w:rsid w:val="00625824"/>
    <w:rsid w:val="00625C9C"/>
    <w:rsid w:val="00625E0B"/>
    <w:rsid w:val="00627520"/>
    <w:rsid w:val="006275AB"/>
    <w:rsid w:val="00627775"/>
    <w:rsid w:val="006277B7"/>
    <w:rsid w:val="00627A41"/>
    <w:rsid w:val="00627B7F"/>
    <w:rsid w:val="006300DE"/>
    <w:rsid w:val="006302FF"/>
    <w:rsid w:val="00630960"/>
    <w:rsid w:val="00631A2F"/>
    <w:rsid w:val="00631F6F"/>
    <w:rsid w:val="006325B0"/>
    <w:rsid w:val="00632A33"/>
    <w:rsid w:val="00632CC0"/>
    <w:rsid w:val="00632DCB"/>
    <w:rsid w:val="00632EEE"/>
    <w:rsid w:val="00633363"/>
    <w:rsid w:val="00633965"/>
    <w:rsid w:val="00633C52"/>
    <w:rsid w:val="00633CF6"/>
    <w:rsid w:val="00633DE0"/>
    <w:rsid w:val="006342D1"/>
    <w:rsid w:val="006342D4"/>
    <w:rsid w:val="00634567"/>
    <w:rsid w:val="0063466B"/>
    <w:rsid w:val="006350E2"/>
    <w:rsid w:val="00635C39"/>
    <w:rsid w:val="00636333"/>
    <w:rsid w:val="00636402"/>
    <w:rsid w:val="0063716F"/>
    <w:rsid w:val="006371B2"/>
    <w:rsid w:val="006373D3"/>
    <w:rsid w:val="00637EB8"/>
    <w:rsid w:val="0064141A"/>
    <w:rsid w:val="006414B4"/>
    <w:rsid w:val="00641FCA"/>
    <w:rsid w:val="00644143"/>
    <w:rsid w:val="00644F4D"/>
    <w:rsid w:val="00645AF7"/>
    <w:rsid w:val="006463F6"/>
    <w:rsid w:val="00646BCC"/>
    <w:rsid w:val="00646D25"/>
    <w:rsid w:val="00647154"/>
    <w:rsid w:val="006479D3"/>
    <w:rsid w:val="00647C8C"/>
    <w:rsid w:val="006507BF"/>
    <w:rsid w:val="00650A09"/>
    <w:rsid w:val="00650AB7"/>
    <w:rsid w:val="00650BD6"/>
    <w:rsid w:val="0065154C"/>
    <w:rsid w:val="00651A8C"/>
    <w:rsid w:val="00651A9C"/>
    <w:rsid w:val="006526C8"/>
    <w:rsid w:val="00652985"/>
    <w:rsid w:val="00653E7D"/>
    <w:rsid w:val="006541C1"/>
    <w:rsid w:val="006542BD"/>
    <w:rsid w:val="0065478B"/>
    <w:rsid w:val="0065497B"/>
    <w:rsid w:val="00654B88"/>
    <w:rsid w:val="00654CA2"/>
    <w:rsid w:val="00655686"/>
    <w:rsid w:val="00655EE9"/>
    <w:rsid w:val="006566AF"/>
    <w:rsid w:val="006571E1"/>
    <w:rsid w:val="00657A41"/>
    <w:rsid w:val="00657C6B"/>
    <w:rsid w:val="00660244"/>
    <w:rsid w:val="006604A5"/>
    <w:rsid w:val="00660536"/>
    <w:rsid w:val="00660A4C"/>
    <w:rsid w:val="00660C5E"/>
    <w:rsid w:val="00660C77"/>
    <w:rsid w:val="00660FE7"/>
    <w:rsid w:val="006612B2"/>
    <w:rsid w:val="00661572"/>
    <w:rsid w:val="00661EEC"/>
    <w:rsid w:val="00662237"/>
    <w:rsid w:val="00662810"/>
    <w:rsid w:val="006629D3"/>
    <w:rsid w:val="00663F06"/>
    <w:rsid w:val="006641D5"/>
    <w:rsid w:val="00664F55"/>
    <w:rsid w:val="006652D7"/>
    <w:rsid w:val="006654DC"/>
    <w:rsid w:val="00665A22"/>
    <w:rsid w:val="00665D4D"/>
    <w:rsid w:val="00666B18"/>
    <w:rsid w:val="00666EAF"/>
    <w:rsid w:val="006671E3"/>
    <w:rsid w:val="006672AA"/>
    <w:rsid w:val="006677F9"/>
    <w:rsid w:val="00667BB1"/>
    <w:rsid w:val="00670647"/>
    <w:rsid w:val="00670FE8"/>
    <w:rsid w:val="0067127F"/>
    <w:rsid w:val="006728B6"/>
    <w:rsid w:val="00672B32"/>
    <w:rsid w:val="00672BDE"/>
    <w:rsid w:val="00672C85"/>
    <w:rsid w:val="006735D6"/>
    <w:rsid w:val="006737D6"/>
    <w:rsid w:val="006743E0"/>
    <w:rsid w:val="006749ED"/>
    <w:rsid w:val="0067562C"/>
    <w:rsid w:val="00675688"/>
    <w:rsid w:val="006758DC"/>
    <w:rsid w:val="00675AC6"/>
    <w:rsid w:val="00675D1F"/>
    <w:rsid w:val="00675F7E"/>
    <w:rsid w:val="00676572"/>
    <w:rsid w:val="00676DDA"/>
    <w:rsid w:val="00676EB0"/>
    <w:rsid w:val="00677559"/>
    <w:rsid w:val="00677676"/>
    <w:rsid w:val="0067ACD7"/>
    <w:rsid w:val="00680296"/>
    <w:rsid w:val="0068072C"/>
    <w:rsid w:val="00680BE8"/>
    <w:rsid w:val="006813A0"/>
    <w:rsid w:val="006819A3"/>
    <w:rsid w:val="00682746"/>
    <w:rsid w:val="0068288C"/>
    <w:rsid w:val="00683088"/>
    <w:rsid w:val="0068356F"/>
    <w:rsid w:val="00683696"/>
    <w:rsid w:val="0068371A"/>
    <w:rsid w:val="00683D1E"/>
    <w:rsid w:val="0068426D"/>
    <w:rsid w:val="00684560"/>
    <w:rsid w:val="00684A12"/>
    <w:rsid w:val="0068509B"/>
    <w:rsid w:val="006860F2"/>
    <w:rsid w:val="00686568"/>
    <w:rsid w:val="00687090"/>
    <w:rsid w:val="006871E8"/>
    <w:rsid w:val="00687211"/>
    <w:rsid w:val="006873B6"/>
    <w:rsid w:val="00687586"/>
    <w:rsid w:val="006878EB"/>
    <w:rsid w:val="00690A11"/>
    <w:rsid w:val="00690B50"/>
    <w:rsid w:val="00690E0C"/>
    <w:rsid w:val="00691043"/>
    <w:rsid w:val="00692DF3"/>
    <w:rsid w:val="00693A1F"/>
    <w:rsid w:val="0069420A"/>
    <w:rsid w:val="00695EAA"/>
    <w:rsid w:val="00695F26"/>
    <w:rsid w:val="006960C4"/>
    <w:rsid w:val="0069653E"/>
    <w:rsid w:val="00696E7A"/>
    <w:rsid w:val="00697731"/>
    <w:rsid w:val="006977FA"/>
    <w:rsid w:val="006A00F2"/>
    <w:rsid w:val="006A0179"/>
    <w:rsid w:val="006A1153"/>
    <w:rsid w:val="006A1E16"/>
    <w:rsid w:val="006A24FB"/>
    <w:rsid w:val="006A2D33"/>
    <w:rsid w:val="006A3183"/>
    <w:rsid w:val="006A35B4"/>
    <w:rsid w:val="006A3B19"/>
    <w:rsid w:val="006A3D63"/>
    <w:rsid w:val="006A46D6"/>
    <w:rsid w:val="006A4809"/>
    <w:rsid w:val="006A4C5B"/>
    <w:rsid w:val="006A5148"/>
    <w:rsid w:val="006A5703"/>
    <w:rsid w:val="006A5F3F"/>
    <w:rsid w:val="006A624D"/>
    <w:rsid w:val="006A6574"/>
    <w:rsid w:val="006A67E9"/>
    <w:rsid w:val="006A68B6"/>
    <w:rsid w:val="006A6BD9"/>
    <w:rsid w:val="006A6E34"/>
    <w:rsid w:val="006A6F18"/>
    <w:rsid w:val="006A75E9"/>
    <w:rsid w:val="006A7E7F"/>
    <w:rsid w:val="006B01AB"/>
    <w:rsid w:val="006B0688"/>
    <w:rsid w:val="006B07A8"/>
    <w:rsid w:val="006B0BB2"/>
    <w:rsid w:val="006B0CC5"/>
    <w:rsid w:val="006B12C8"/>
    <w:rsid w:val="006B1502"/>
    <w:rsid w:val="006B15A3"/>
    <w:rsid w:val="006B1838"/>
    <w:rsid w:val="006B1C84"/>
    <w:rsid w:val="006B1EAB"/>
    <w:rsid w:val="006B1F43"/>
    <w:rsid w:val="006B1FA4"/>
    <w:rsid w:val="006B227B"/>
    <w:rsid w:val="006B28C8"/>
    <w:rsid w:val="006B2DDE"/>
    <w:rsid w:val="006B320D"/>
    <w:rsid w:val="006B41CA"/>
    <w:rsid w:val="006B4236"/>
    <w:rsid w:val="006B5E60"/>
    <w:rsid w:val="006B6DD7"/>
    <w:rsid w:val="006B71ED"/>
    <w:rsid w:val="006B742E"/>
    <w:rsid w:val="006B7618"/>
    <w:rsid w:val="006B792D"/>
    <w:rsid w:val="006C023F"/>
    <w:rsid w:val="006C1D17"/>
    <w:rsid w:val="006C29D0"/>
    <w:rsid w:val="006C319E"/>
    <w:rsid w:val="006C4E91"/>
    <w:rsid w:val="006C574B"/>
    <w:rsid w:val="006C5F49"/>
    <w:rsid w:val="006C60FC"/>
    <w:rsid w:val="006C6B88"/>
    <w:rsid w:val="006C7C8F"/>
    <w:rsid w:val="006C7CD1"/>
    <w:rsid w:val="006D0952"/>
    <w:rsid w:val="006D0CA1"/>
    <w:rsid w:val="006D0DAE"/>
    <w:rsid w:val="006D10E3"/>
    <w:rsid w:val="006D1AE5"/>
    <w:rsid w:val="006D210D"/>
    <w:rsid w:val="006D232C"/>
    <w:rsid w:val="006D2858"/>
    <w:rsid w:val="006D3CD5"/>
    <w:rsid w:val="006D418D"/>
    <w:rsid w:val="006D421B"/>
    <w:rsid w:val="006D4988"/>
    <w:rsid w:val="006D4BE3"/>
    <w:rsid w:val="006D5571"/>
    <w:rsid w:val="006D6BD3"/>
    <w:rsid w:val="006D7374"/>
    <w:rsid w:val="006D7A69"/>
    <w:rsid w:val="006D7E18"/>
    <w:rsid w:val="006E0392"/>
    <w:rsid w:val="006E0584"/>
    <w:rsid w:val="006E0AFD"/>
    <w:rsid w:val="006E0EFC"/>
    <w:rsid w:val="006E1361"/>
    <w:rsid w:val="006E28FE"/>
    <w:rsid w:val="006E2A14"/>
    <w:rsid w:val="006E3036"/>
    <w:rsid w:val="006E35F7"/>
    <w:rsid w:val="006E369F"/>
    <w:rsid w:val="006E386E"/>
    <w:rsid w:val="006E3E61"/>
    <w:rsid w:val="006E45BC"/>
    <w:rsid w:val="006E5B8E"/>
    <w:rsid w:val="006E5EE4"/>
    <w:rsid w:val="006E6104"/>
    <w:rsid w:val="006E666D"/>
    <w:rsid w:val="006E68FC"/>
    <w:rsid w:val="006E6F47"/>
    <w:rsid w:val="006E74D8"/>
    <w:rsid w:val="006E7DC5"/>
    <w:rsid w:val="006E7F29"/>
    <w:rsid w:val="006F045E"/>
    <w:rsid w:val="006F0BB5"/>
    <w:rsid w:val="006F1395"/>
    <w:rsid w:val="006F1756"/>
    <w:rsid w:val="006F1A7D"/>
    <w:rsid w:val="006F2455"/>
    <w:rsid w:val="006F28B9"/>
    <w:rsid w:val="006F3224"/>
    <w:rsid w:val="006F40D7"/>
    <w:rsid w:val="006F43FF"/>
    <w:rsid w:val="006F4697"/>
    <w:rsid w:val="006F4786"/>
    <w:rsid w:val="006F49AC"/>
    <w:rsid w:val="006F6244"/>
    <w:rsid w:val="006F625C"/>
    <w:rsid w:val="006F626E"/>
    <w:rsid w:val="006F65E9"/>
    <w:rsid w:val="006F66D0"/>
    <w:rsid w:val="006F702A"/>
    <w:rsid w:val="006F7ACC"/>
    <w:rsid w:val="0070000F"/>
    <w:rsid w:val="007001D9"/>
    <w:rsid w:val="00700E58"/>
    <w:rsid w:val="00701423"/>
    <w:rsid w:val="00701987"/>
    <w:rsid w:val="0070235A"/>
    <w:rsid w:val="00702CB5"/>
    <w:rsid w:val="007033D6"/>
    <w:rsid w:val="00703B61"/>
    <w:rsid w:val="007040FA"/>
    <w:rsid w:val="00704449"/>
    <w:rsid w:val="0070446C"/>
    <w:rsid w:val="007050D2"/>
    <w:rsid w:val="0070644C"/>
    <w:rsid w:val="00706605"/>
    <w:rsid w:val="00707042"/>
    <w:rsid w:val="0071068E"/>
    <w:rsid w:val="00711ADA"/>
    <w:rsid w:val="00711CE0"/>
    <w:rsid w:val="00711F4F"/>
    <w:rsid w:val="00712900"/>
    <w:rsid w:val="0071344D"/>
    <w:rsid w:val="00713874"/>
    <w:rsid w:val="00714B69"/>
    <w:rsid w:val="00714BA0"/>
    <w:rsid w:val="007150C0"/>
    <w:rsid w:val="007150DB"/>
    <w:rsid w:val="007154EA"/>
    <w:rsid w:val="00715B02"/>
    <w:rsid w:val="00715E8B"/>
    <w:rsid w:val="007161A7"/>
    <w:rsid w:val="0071623B"/>
    <w:rsid w:val="007172F9"/>
    <w:rsid w:val="00717476"/>
    <w:rsid w:val="00717E98"/>
    <w:rsid w:val="00720867"/>
    <w:rsid w:val="007214CC"/>
    <w:rsid w:val="0072218F"/>
    <w:rsid w:val="0072251C"/>
    <w:rsid w:val="00723A7F"/>
    <w:rsid w:val="00723C7C"/>
    <w:rsid w:val="00724CD0"/>
    <w:rsid w:val="00724CDC"/>
    <w:rsid w:val="00724F3A"/>
    <w:rsid w:val="007258AD"/>
    <w:rsid w:val="00726AA5"/>
    <w:rsid w:val="007270FB"/>
    <w:rsid w:val="00727A15"/>
    <w:rsid w:val="00730752"/>
    <w:rsid w:val="00731AD9"/>
    <w:rsid w:val="00732B8D"/>
    <w:rsid w:val="00733795"/>
    <w:rsid w:val="00733CEF"/>
    <w:rsid w:val="0073423F"/>
    <w:rsid w:val="007352A0"/>
    <w:rsid w:val="007357FF"/>
    <w:rsid w:val="00736956"/>
    <w:rsid w:val="007379B1"/>
    <w:rsid w:val="00740CAD"/>
    <w:rsid w:val="00741292"/>
    <w:rsid w:val="00741396"/>
    <w:rsid w:val="00741B8E"/>
    <w:rsid w:val="00742075"/>
    <w:rsid w:val="0074241D"/>
    <w:rsid w:val="00742801"/>
    <w:rsid w:val="00743A3C"/>
    <w:rsid w:val="00744377"/>
    <w:rsid w:val="00744660"/>
    <w:rsid w:val="00745116"/>
    <w:rsid w:val="00745705"/>
    <w:rsid w:val="007457F4"/>
    <w:rsid w:val="00745836"/>
    <w:rsid w:val="0074661A"/>
    <w:rsid w:val="0075001A"/>
    <w:rsid w:val="00750064"/>
    <w:rsid w:val="00750191"/>
    <w:rsid w:val="0075026A"/>
    <w:rsid w:val="00750770"/>
    <w:rsid w:val="00752500"/>
    <w:rsid w:val="00753A92"/>
    <w:rsid w:val="00753B64"/>
    <w:rsid w:val="00753BDB"/>
    <w:rsid w:val="00753EFB"/>
    <w:rsid w:val="00754733"/>
    <w:rsid w:val="007552C7"/>
    <w:rsid w:val="007555C1"/>
    <w:rsid w:val="0075578F"/>
    <w:rsid w:val="00755F43"/>
    <w:rsid w:val="00757038"/>
    <w:rsid w:val="00757777"/>
    <w:rsid w:val="00757D46"/>
    <w:rsid w:val="00760507"/>
    <w:rsid w:val="007608C8"/>
    <w:rsid w:val="00760C1C"/>
    <w:rsid w:val="00760E74"/>
    <w:rsid w:val="00761CA4"/>
    <w:rsid w:val="007622E2"/>
    <w:rsid w:val="00762DB9"/>
    <w:rsid w:val="007644FC"/>
    <w:rsid w:val="00764574"/>
    <w:rsid w:val="00764A70"/>
    <w:rsid w:val="0076512C"/>
    <w:rsid w:val="0076530B"/>
    <w:rsid w:val="0076677A"/>
    <w:rsid w:val="00767164"/>
    <w:rsid w:val="00767667"/>
    <w:rsid w:val="00770D5F"/>
    <w:rsid w:val="00771952"/>
    <w:rsid w:val="0077196D"/>
    <w:rsid w:val="00771B55"/>
    <w:rsid w:val="00772B13"/>
    <w:rsid w:val="00773A75"/>
    <w:rsid w:val="007744C1"/>
    <w:rsid w:val="00774734"/>
    <w:rsid w:val="00774AE2"/>
    <w:rsid w:val="00775263"/>
    <w:rsid w:val="00776009"/>
    <w:rsid w:val="007766A2"/>
    <w:rsid w:val="0077749B"/>
    <w:rsid w:val="0078023E"/>
    <w:rsid w:val="0078041C"/>
    <w:rsid w:val="0078069E"/>
    <w:rsid w:val="00780E2D"/>
    <w:rsid w:val="00780E58"/>
    <w:rsid w:val="00781A83"/>
    <w:rsid w:val="007824EF"/>
    <w:rsid w:val="00783C63"/>
    <w:rsid w:val="00784E10"/>
    <w:rsid w:val="007851A2"/>
    <w:rsid w:val="007856BE"/>
    <w:rsid w:val="00786417"/>
    <w:rsid w:val="00787B86"/>
    <w:rsid w:val="00790026"/>
    <w:rsid w:val="007904CE"/>
    <w:rsid w:val="00790593"/>
    <w:rsid w:val="00790D12"/>
    <w:rsid w:val="007917F3"/>
    <w:rsid w:val="0079192C"/>
    <w:rsid w:val="00791DD0"/>
    <w:rsid w:val="0079244B"/>
    <w:rsid w:val="00792796"/>
    <w:rsid w:val="007928CB"/>
    <w:rsid w:val="007930B9"/>
    <w:rsid w:val="007932C9"/>
    <w:rsid w:val="007935C5"/>
    <w:rsid w:val="007937D2"/>
    <w:rsid w:val="0079381F"/>
    <w:rsid w:val="00793970"/>
    <w:rsid w:val="00793A2E"/>
    <w:rsid w:val="00793E73"/>
    <w:rsid w:val="00794026"/>
    <w:rsid w:val="00794457"/>
    <w:rsid w:val="00795624"/>
    <w:rsid w:val="0079592C"/>
    <w:rsid w:val="00797391"/>
    <w:rsid w:val="00797BA0"/>
    <w:rsid w:val="007A0638"/>
    <w:rsid w:val="007A06ED"/>
    <w:rsid w:val="007A08CC"/>
    <w:rsid w:val="007A0BFA"/>
    <w:rsid w:val="007A29D3"/>
    <w:rsid w:val="007A38AF"/>
    <w:rsid w:val="007A5761"/>
    <w:rsid w:val="007A5826"/>
    <w:rsid w:val="007A5F3B"/>
    <w:rsid w:val="007A67A2"/>
    <w:rsid w:val="007A6988"/>
    <w:rsid w:val="007A778D"/>
    <w:rsid w:val="007A7B7D"/>
    <w:rsid w:val="007A7E37"/>
    <w:rsid w:val="007A7F92"/>
    <w:rsid w:val="007B0220"/>
    <w:rsid w:val="007B0278"/>
    <w:rsid w:val="007B0B87"/>
    <w:rsid w:val="007B0C24"/>
    <w:rsid w:val="007B12E1"/>
    <w:rsid w:val="007B13A8"/>
    <w:rsid w:val="007B1426"/>
    <w:rsid w:val="007B15FE"/>
    <w:rsid w:val="007B1615"/>
    <w:rsid w:val="007B1658"/>
    <w:rsid w:val="007B25E3"/>
    <w:rsid w:val="007B364B"/>
    <w:rsid w:val="007B3A3A"/>
    <w:rsid w:val="007B3F23"/>
    <w:rsid w:val="007B4002"/>
    <w:rsid w:val="007B5813"/>
    <w:rsid w:val="007B5B76"/>
    <w:rsid w:val="007B658D"/>
    <w:rsid w:val="007B6EB0"/>
    <w:rsid w:val="007B7122"/>
    <w:rsid w:val="007B7294"/>
    <w:rsid w:val="007B76BB"/>
    <w:rsid w:val="007B7BF5"/>
    <w:rsid w:val="007B7D34"/>
    <w:rsid w:val="007B7DB1"/>
    <w:rsid w:val="007C0356"/>
    <w:rsid w:val="007C13BE"/>
    <w:rsid w:val="007C2935"/>
    <w:rsid w:val="007C2DD0"/>
    <w:rsid w:val="007C3087"/>
    <w:rsid w:val="007C339D"/>
    <w:rsid w:val="007C3A05"/>
    <w:rsid w:val="007C3AAA"/>
    <w:rsid w:val="007C3BC5"/>
    <w:rsid w:val="007C407A"/>
    <w:rsid w:val="007C4E1E"/>
    <w:rsid w:val="007C5934"/>
    <w:rsid w:val="007C5FA5"/>
    <w:rsid w:val="007C6216"/>
    <w:rsid w:val="007C6D71"/>
    <w:rsid w:val="007C7F61"/>
    <w:rsid w:val="007D01AE"/>
    <w:rsid w:val="007D0754"/>
    <w:rsid w:val="007D088C"/>
    <w:rsid w:val="007D089A"/>
    <w:rsid w:val="007D0966"/>
    <w:rsid w:val="007D1106"/>
    <w:rsid w:val="007D19C1"/>
    <w:rsid w:val="007D1BB2"/>
    <w:rsid w:val="007D2147"/>
    <w:rsid w:val="007D2187"/>
    <w:rsid w:val="007D22BF"/>
    <w:rsid w:val="007D295D"/>
    <w:rsid w:val="007D3DB2"/>
    <w:rsid w:val="007D5164"/>
    <w:rsid w:val="007D59FB"/>
    <w:rsid w:val="007D7E25"/>
    <w:rsid w:val="007E0091"/>
    <w:rsid w:val="007E013E"/>
    <w:rsid w:val="007E03B6"/>
    <w:rsid w:val="007E0446"/>
    <w:rsid w:val="007E0731"/>
    <w:rsid w:val="007E1E41"/>
    <w:rsid w:val="007E21D8"/>
    <w:rsid w:val="007E2265"/>
    <w:rsid w:val="007E25AD"/>
    <w:rsid w:val="007E2D13"/>
    <w:rsid w:val="007E3E61"/>
    <w:rsid w:val="007E4039"/>
    <w:rsid w:val="007E412C"/>
    <w:rsid w:val="007E41D7"/>
    <w:rsid w:val="007E452A"/>
    <w:rsid w:val="007E4CC2"/>
    <w:rsid w:val="007E4F99"/>
    <w:rsid w:val="007E599E"/>
    <w:rsid w:val="007E641C"/>
    <w:rsid w:val="007E645A"/>
    <w:rsid w:val="007E6CB4"/>
    <w:rsid w:val="007E6FAB"/>
    <w:rsid w:val="007E79E2"/>
    <w:rsid w:val="007E7DF2"/>
    <w:rsid w:val="007F042A"/>
    <w:rsid w:val="007F10D9"/>
    <w:rsid w:val="007F1D1D"/>
    <w:rsid w:val="007F2512"/>
    <w:rsid w:val="007F2A9C"/>
    <w:rsid w:val="007F3141"/>
    <w:rsid w:val="007F3751"/>
    <w:rsid w:val="007F3B58"/>
    <w:rsid w:val="007F40F6"/>
    <w:rsid w:val="007F444F"/>
    <w:rsid w:val="007F457C"/>
    <w:rsid w:val="007F479C"/>
    <w:rsid w:val="007F57D4"/>
    <w:rsid w:val="007F6264"/>
    <w:rsid w:val="007F6550"/>
    <w:rsid w:val="007F70B9"/>
    <w:rsid w:val="007F71B5"/>
    <w:rsid w:val="007F76DC"/>
    <w:rsid w:val="007F7DF0"/>
    <w:rsid w:val="00800861"/>
    <w:rsid w:val="00800D4F"/>
    <w:rsid w:val="00801506"/>
    <w:rsid w:val="008019FA"/>
    <w:rsid w:val="0080283C"/>
    <w:rsid w:val="00802B7D"/>
    <w:rsid w:val="00803593"/>
    <w:rsid w:val="00803787"/>
    <w:rsid w:val="0080495A"/>
    <w:rsid w:val="00804D5A"/>
    <w:rsid w:val="00805165"/>
    <w:rsid w:val="008058A3"/>
    <w:rsid w:val="00806AB7"/>
    <w:rsid w:val="00806D7E"/>
    <w:rsid w:val="00807680"/>
    <w:rsid w:val="00810185"/>
    <w:rsid w:val="008108C3"/>
    <w:rsid w:val="008126DF"/>
    <w:rsid w:val="008129CE"/>
    <w:rsid w:val="00812B89"/>
    <w:rsid w:val="008133AF"/>
    <w:rsid w:val="008135D7"/>
    <w:rsid w:val="008154BB"/>
    <w:rsid w:val="0081648B"/>
    <w:rsid w:val="0081652A"/>
    <w:rsid w:val="00816CBE"/>
    <w:rsid w:val="00816FED"/>
    <w:rsid w:val="0081782B"/>
    <w:rsid w:val="00817B57"/>
    <w:rsid w:val="00817E6F"/>
    <w:rsid w:val="00817ED7"/>
    <w:rsid w:val="00817FF6"/>
    <w:rsid w:val="008203A3"/>
    <w:rsid w:val="008203FA"/>
    <w:rsid w:val="00821612"/>
    <w:rsid w:val="00821E59"/>
    <w:rsid w:val="0082214D"/>
    <w:rsid w:val="008224C5"/>
    <w:rsid w:val="008225EF"/>
    <w:rsid w:val="00822856"/>
    <w:rsid w:val="00822BC8"/>
    <w:rsid w:val="00823082"/>
    <w:rsid w:val="0082329F"/>
    <w:rsid w:val="0082369C"/>
    <w:rsid w:val="00824626"/>
    <w:rsid w:val="00824798"/>
    <w:rsid w:val="00824864"/>
    <w:rsid w:val="00824F88"/>
    <w:rsid w:val="00824F8E"/>
    <w:rsid w:val="008258D5"/>
    <w:rsid w:val="00825D17"/>
    <w:rsid w:val="00825FCE"/>
    <w:rsid w:val="00826996"/>
    <w:rsid w:val="00827CF1"/>
    <w:rsid w:val="00830571"/>
    <w:rsid w:val="008307BB"/>
    <w:rsid w:val="008318C9"/>
    <w:rsid w:val="00831A2C"/>
    <w:rsid w:val="00831D99"/>
    <w:rsid w:val="0083203A"/>
    <w:rsid w:val="008323F7"/>
    <w:rsid w:val="008324D2"/>
    <w:rsid w:val="00834284"/>
    <w:rsid w:val="008347F4"/>
    <w:rsid w:val="00834ECE"/>
    <w:rsid w:val="00835772"/>
    <w:rsid w:val="008358D5"/>
    <w:rsid w:val="00835EDF"/>
    <w:rsid w:val="00836069"/>
    <w:rsid w:val="00836144"/>
    <w:rsid w:val="00836AE2"/>
    <w:rsid w:val="0083741C"/>
    <w:rsid w:val="00837D5B"/>
    <w:rsid w:val="00840098"/>
    <w:rsid w:val="00840CF5"/>
    <w:rsid w:val="00840DCB"/>
    <w:rsid w:val="0084132C"/>
    <w:rsid w:val="008413B3"/>
    <w:rsid w:val="00841A4C"/>
    <w:rsid w:val="00841B7C"/>
    <w:rsid w:val="0084258A"/>
    <w:rsid w:val="00842600"/>
    <w:rsid w:val="0084288C"/>
    <w:rsid w:val="00843459"/>
    <w:rsid w:val="008434E8"/>
    <w:rsid w:val="008438B2"/>
    <w:rsid w:val="0084398C"/>
    <w:rsid w:val="00843B25"/>
    <w:rsid w:val="00843BF9"/>
    <w:rsid w:val="00843FF5"/>
    <w:rsid w:val="0084401F"/>
    <w:rsid w:val="00844163"/>
    <w:rsid w:val="00844742"/>
    <w:rsid w:val="00844B9F"/>
    <w:rsid w:val="00844F92"/>
    <w:rsid w:val="008454F1"/>
    <w:rsid w:val="00845736"/>
    <w:rsid w:val="00845A15"/>
    <w:rsid w:val="00846045"/>
    <w:rsid w:val="00846166"/>
    <w:rsid w:val="008468C4"/>
    <w:rsid w:val="00846AB5"/>
    <w:rsid w:val="00846C01"/>
    <w:rsid w:val="00847057"/>
    <w:rsid w:val="00850009"/>
    <w:rsid w:val="008533F9"/>
    <w:rsid w:val="008534EA"/>
    <w:rsid w:val="00853723"/>
    <w:rsid w:val="00853BEB"/>
    <w:rsid w:val="008540E3"/>
    <w:rsid w:val="00855538"/>
    <w:rsid w:val="0085582B"/>
    <w:rsid w:val="0085583D"/>
    <w:rsid w:val="008559DE"/>
    <w:rsid w:val="0085705F"/>
    <w:rsid w:val="00857A89"/>
    <w:rsid w:val="00857D1C"/>
    <w:rsid w:val="0086039B"/>
    <w:rsid w:val="008606C1"/>
    <w:rsid w:val="008609BF"/>
    <w:rsid w:val="00861C30"/>
    <w:rsid w:val="00861EF2"/>
    <w:rsid w:val="00861F57"/>
    <w:rsid w:val="00861FAC"/>
    <w:rsid w:val="0086263C"/>
    <w:rsid w:val="00862B75"/>
    <w:rsid w:val="00862DAA"/>
    <w:rsid w:val="00863014"/>
    <w:rsid w:val="00863046"/>
    <w:rsid w:val="008632F7"/>
    <w:rsid w:val="008639C6"/>
    <w:rsid w:val="0086426F"/>
    <w:rsid w:val="0086501C"/>
    <w:rsid w:val="00865753"/>
    <w:rsid w:val="00865C5A"/>
    <w:rsid w:val="00866776"/>
    <w:rsid w:val="00867736"/>
    <w:rsid w:val="00867DB6"/>
    <w:rsid w:val="00867F54"/>
    <w:rsid w:val="00870A98"/>
    <w:rsid w:val="00870CDB"/>
    <w:rsid w:val="008712D2"/>
    <w:rsid w:val="00871F20"/>
    <w:rsid w:val="00872302"/>
    <w:rsid w:val="00872795"/>
    <w:rsid w:val="0087291A"/>
    <w:rsid w:val="008730E5"/>
    <w:rsid w:val="00873504"/>
    <w:rsid w:val="00873BD8"/>
    <w:rsid w:val="00873F4A"/>
    <w:rsid w:val="0087414F"/>
    <w:rsid w:val="00874DFD"/>
    <w:rsid w:val="008751D6"/>
    <w:rsid w:val="008754B6"/>
    <w:rsid w:val="008761A0"/>
    <w:rsid w:val="008763F4"/>
    <w:rsid w:val="0087673F"/>
    <w:rsid w:val="00877521"/>
    <w:rsid w:val="00877646"/>
    <w:rsid w:val="00880E06"/>
    <w:rsid w:val="008815B4"/>
    <w:rsid w:val="008816D6"/>
    <w:rsid w:val="00881C80"/>
    <w:rsid w:val="00881E7E"/>
    <w:rsid w:val="008828CF"/>
    <w:rsid w:val="00882B7F"/>
    <w:rsid w:val="008830CC"/>
    <w:rsid w:val="0088368E"/>
    <w:rsid w:val="008839B5"/>
    <w:rsid w:val="00886263"/>
    <w:rsid w:val="008877D3"/>
    <w:rsid w:val="008877E9"/>
    <w:rsid w:val="0088787F"/>
    <w:rsid w:val="008901C7"/>
    <w:rsid w:val="00890663"/>
    <w:rsid w:val="00890AAB"/>
    <w:rsid w:val="008915F0"/>
    <w:rsid w:val="00891AC1"/>
    <w:rsid w:val="00891DFC"/>
    <w:rsid w:val="00892F7F"/>
    <w:rsid w:val="00893121"/>
    <w:rsid w:val="00893935"/>
    <w:rsid w:val="008948AA"/>
    <w:rsid w:val="00894972"/>
    <w:rsid w:val="00894A46"/>
    <w:rsid w:val="00894DC7"/>
    <w:rsid w:val="00894FBC"/>
    <w:rsid w:val="008950CB"/>
    <w:rsid w:val="00895407"/>
    <w:rsid w:val="00895825"/>
    <w:rsid w:val="008969CF"/>
    <w:rsid w:val="00896B87"/>
    <w:rsid w:val="00897781"/>
    <w:rsid w:val="00897DF2"/>
    <w:rsid w:val="008A066C"/>
    <w:rsid w:val="008A0841"/>
    <w:rsid w:val="008A0A99"/>
    <w:rsid w:val="008A0EA6"/>
    <w:rsid w:val="008A2D17"/>
    <w:rsid w:val="008A387B"/>
    <w:rsid w:val="008A3BEE"/>
    <w:rsid w:val="008A3D5E"/>
    <w:rsid w:val="008A3F37"/>
    <w:rsid w:val="008A4BED"/>
    <w:rsid w:val="008A505A"/>
    <w:rsid w:val="008A55A1"/>
    <w:rsid w:val="008A5776"/>
    <w:rsid w:val="008A69AB"/>
    <w:rsid w:val="008A73BB"/>
    <w:rsid w:val="008B0167"/>
    <w:rsid w:val="008B0A09"/>
    <w:rsid w:val="008B1D9E"/>
    <w:rsid w:val="008B2169"/>
    <w:rsid w:val="008B2282"/>
    <w:rsid w:val="008B3B5A"/>
    <w:rsid w:val="008B3CD3"/>
    <w:rsid w:val="008B4F0D"/>
    <w:rsid w:val="008B5345"/>
    <w:rsid w:val="008B591E"/>
    <w:rsid w:val="008B5954"/>
    <w:rsid w:val="008B5E6A"/>
    <w:rsid w:val="008B5E9F"/>
    <w:rsid w:val="008B625C"/>
    <w:rsid w:val="008B6AE3"/>
    <w:rsid w:val="008C089D"/>
    <w:rsid w:val="008C0C6C"/>
    <w:rsid w:val="008C0D17"/>
    <w:rsid w:val="008C297A"/>
    <w:rsid w:val="008C2D3A"/>
    <w:rsid w:val="008C30BF"/>
    <w:rsid w:val="008C3120"/>
    <w:rsid w:val="008C33A3"/>
    <w:rsid w:val="008C3613"/>
    <w:rsid w:val="008C3F5D"/>
    <w:rsid w:val="008C4C76"/>
    <w:rsid w:val="008C4D22"/>
    <w:rsid w:val="008C5956"/>
    <w:rsid w:val="008C6262"/>
    <w:rsid w:val="008C647C"/>
    <w:rsid w:val="008C6C06"/>
    <w:rsid w:val="008C7014"/>
    <w:rsid w:val="008C7A2E"/>
    <w:rsid w:val="008D0649"/>
    <w:rsid w:val="008D0732"/>
    <w:rsid w:val="008D14B8"/>
    <w:rsid w:val="008D155C"/>
    <w:rsid w:val="008D2527"/>
    <w:rsid w:val="008D2C62"/>
    <w:rsid w:val="008D359A"/>
    <w:rsid w:val="008D3BCD"/>
    <w:rsid w:val="008D46F4"/>
    <w:rsid w:val="008D4938"/>
    <w:rsid w:val="008D585B"/>
    <w:rsid w:val="008D58DC"/>
    <w:rsid w:val="008D6DEF"/>
    <w:rsid w:val="008D7B1D"/>
    <w:rsid w:val="008D7B7F"/>
    <w:rsid w:val="008D7E70"/>
    <w:rsid w:val="008E024A"/>
    <w:rsid w:val="008E15B8"/>
    <w:rsid w:val="008E1651"/>
    <w:rsid w:val="008E19CE"/>
    <w:rsid w:val="008E1B27"/>
    <w:rsid w:val="008E1BF4"/>
    <w:rsid w:val="008E1FC1"/>
    <w:rsid w:val="008E239A"/>
    <w:rsid w:val="008E2A5C"/>
    <w:rsid w:val="008E3010"/>
    <w:rsid w:val="008E3159"/>
    <w:rsid w:val="008E3D60"/>
    <w:rsid w:val="008E44EF"/>
    <w:rsid w:val="008E464C"/>
    <w:rsid w:val="008E4B2C"/>
    <w:rsid w:val="008E4BFC"/>
    <w:rsid w:val="008E4E50"/>
    <w:rsid w:val="008E5B25"/>
    <w:rsid w:val="008E5BCB"/>
    <w:rsid w:val="008E5D50"/>
    <w:rsid w:val="008E5E80"/>
    <w:rsid w:val="008E5EFE"/>
    <w:rsid w:val="008E6B7F"/>
    <w:rsid w:val="008E6D29"/>
    <w:rsid w:val="008E736A"/>
    <w:rsid w:val="008E764E"/>
    <w:rsid w:val="008E782E"/>
    <w:rsid w:val="008E7D15"/>
    <w:rsid w:val="008F085D"/>
    <w:rsid w:val="008F18FA"/>
    <w:rsid w:val="008F22BF"/>
    <w:rsid w:val="008F27D1"/>
    <w:rsid w:val="008F2C88"/>
    <w:rsid w:val="008F2D33"/>
    <w:rsid w:val="008F2FC4"/>
    <w:rsid w:val="008F35B3"/>
    <w:rsid w:val="008F35E3"/>
    <w:rsid w:val="008F4825"/>
    <w:rsid w:val="008F4A7C"/>
    <w:rsid w:val="008F609C"/>
    <w:rsid w:val="008F613B"/>
    <w:rsid w:val="008F6327"/>
    <w:rsid w:val="008F6347"/>
    <w:rsid w:val="008F6A25"/>
    <w:rsid w:val="008F70E4"/>
    <w:rsid w:val="008F7213"/>
    <w:rsid w:val="008F7BAA"/>
    <w:rsid w:val="00900A79"/>
    <w:rsid w:val="00900BF7"/>
    <w:rsid w:val="00900EAF"/>
    <w:rsid w:val="00901F91"/>
    <w:rsid w:val="00902258"/>
    <w:rsid w:val="009023E8"/>
    <w:rsid w:val="00903328"/>
    <w:rsid w:val="00904565"/>
    <w:rsid w:val="00904D51"/>
    <w:rsid w:val="00905911"/>
    <w:rsid w:val="00905EED"/>
    <w:rsid w:val="009060CE"/>
    <w:rsid w:val="00906F34"/>
    <w:rsid w:val="00907638"/>
    <w:rsid w:val="009107E7"/>
    <w:rsid w:val="009109A9"/>
    <w:rsid w:val="00910E7D"/>
    <w:rsid w:val="00911282"/>
    <w:rsid w:val="00911EBE"/>
    <w:rsid w:val="00912560"/>
    <w:rsid w:val="00912976"/>
    <w:rsid w:val="009131E7"/>
    <w:rsid w:val="00913760"/>
    <w:rsid w:val="009139A7"/>
    <w:rsid w:val="0091408F"/>
    <w:rsid w:val="009159DE"/>
    <w:rsid w:val="00915BB8"/>
    <w:rsid w:val="00915BC2"/>
    <w:rsid w:val="00915E4C"/>
    <w:rsid w:val="00915EE1"/>
    <w:rsid w:val="00916D43"/>
    <w:rsid w:val="00916FC0"/>
    <w:rsid w:val="0091723F"/>
    <w:rsid w:val="00917493"/>
    <w:rsid w:val="00917AEB"/>
    <w:rsid w:val="009202DA"/>
    <w:rsid w:val="009203B0"/>
    <w:rsid w:val="00920C55"/>
    <w:rsid w:val="00921209"/>
    <w:rsid w:val="00921659"/>
    <w:rsid w:val="00922F1F"/>
    <w:rsid w:val="009230D0"/>
    <w:rsid w:val="009230DD"/>
    <w:rsid w:val="0092324B"/>
    <w:rsid w:val="0092384D"/>
    <w:rsid w:val="00923F58"/>
    <w:rsid w:val="00924810"/>
    <w:rsid w:val="00924B4D"/>
    <w:rsid w:val="00924F29"/>
    <w:rsid w:val="00924FCC"/>
    <w:rsid w:val="00925922"/>
    <w:rsid w:val="00925A5F"/>
    <w:rsid w:val="00925D48"/>
    <w:rsid w:val="00926064"/>
    <w:rsid w:val="009262F0"/>
    <w:rsid w:val="00926337"/>
    <w:rsid w:val="0092698A"/>
    <w:rsid w:val="00926D38"/>
    <w:rsid w:val="009272FE"/>
    <w:rsid w:val="00927957"/>
    <w:rsid w:val="009279F7"/>
    <w:rsid w:val="00930951"/>
    <w:rsid w:val="00930D0D"/>
    <w:rsid w:val="00930D68"/>
    <w:rsid w:val="00931A93"/>
    <w:rsid w:val="00931B53"/>
    <w:rsid w:val="00932E0E"/>
    <w:rsid w:val="0093329B"/>
    <w:rsid w:val="00933561"/>
    <w:rsid w:val="009343BE"/>
    <w:rsid w:val="0093447E"/>
    <w:rsid w:val="0093489A"/>
    <w:rsid w:val="0093512D"/>
    <w:rsid w:val="0093531B"/>
    <w:rsid w:val="009359DD"/>
    <w:rsid w:val="00935A6E"/>
    <w:rsid w:val="00935E46"/>
    <w:rsid w:val="009362C2"/>
    <w:rsid w:val="00936691"/>
    <w:rsid w:val="00937162"/>
    <w:rsid w:val="00937E51"/>
    <w:rsid w:val="00940756"/>
    <w:rsid w:val="00941629"/>
    <w:rsid w:val="009417AF"/>
    <w:rsid w:val="009427FB"/>
    <w:rsid w:val="009428E4"/>
    <w:rsid w:val="00943498"/>
    <w:rsid w:val="00944714"/>
    <w:rsid w:val="00945EE0"/>
    <w:rsid w:val="00946AA9"/>
    <w:rsid w:val="009473EC"/>
    <w:rsid w:val="00947ED5"/>
    <w:rsid w:val="00951C95"/>
    <w:rsid w:val="00951CC3"/>
    <w:rsid w:val="00952345"/>
    <w:rsid w:val="0095247B"/>
    <w:rsid w:val="00952FE0"/>
    <w:rsid w:val="0095307C"/>
    <w:rsid w:val="009531B0"/>
    <w:rsid w:val="0095324D"/>
    <w:rsid w:val="0095327E"/>
    <w:rsid w:val="00953DB3"/>
    <w:rsid w:val="00954058"/>
    <w:rsid w:val="00954467"/>
    <w:rsid w:val="009547A0"/>
    <w:rsid w:val="00954B12"/>
    <w:rsid w:val="00955793"/>
    <w:rsid w:val="009566FF"/>
    <w:rsid w:val="009570C4"/>
    <w:rsid w:val="00957C98"/>
    <w:rsid w:val="00957CFB"/>
    <w:rsid w:val="00957ECE"/>
    <w:rsid w:val="009606D7"/>
    <w:rsid w:val="009608E2"/>
    <w:rsid w:val="00960A58"/>
    <w:rsid w:val="00960A73"/>
    <w:rsid w:val="00960DDA"/>
    <w:rsid w:val="009610E2"/>
    <w:rsid w:val="00961ABF"/>
    <w:rsid w:val="009624C6"/>
    <w:rsid w:val="00962E8D"/>
    <w:rsid w:val="00963801"/>
    <w:rsid w:val="0096428F"/>
    <w:rsid w:val="00964639"/>
    <w:rsid w:val="00964932"/>
    <w:rsid w:val="009649A5"/>
    <w:rsid w:val="009649FC"/>
    <w:rsid w:val="00964A18"/>
    <w:rsid w:val="00964AA2"/>
    <w:rsid w:val="00965915"/>
    <w:rsid w:val="009659AC"/>
    <w:rsid w:val="00965C96"/>
    <w:rsid w:val="00965CD4"/>
    <w:rsid w:val="00966377"/>
    <w:rsid w:val="00966A6E"/>
    <w:rsid w:val="00966EC3"/>
    <w:rsid w:val="00967182"/>
    <w:rsid w:val="009673FC"/>
    <w:rsid w:val="00967BB9"/>
    <w:rsid w:val="00971FEC"/>
    <w:rsid w:val="009728FE"/>
    <w:rsid w:val="00972EBA"/>
    <w:rsid w:val="00973DA5"/>
    <w:rsid w:val="00974023"/>
    <w:rsid w:val="009744CD"/>
    <w:rsid w:val="0097514D"/>
    <w:rsid w:val="00975A39"/>
    <w:rsid w:val="00975FF9"/>
    <w:rsid w:val="009763E1"/>
    <w:rsid w:val="009768E5"/>
    <w:rsid w:val="009769A6"/>
    <w:rsid w:val="00980718"/>
    <w:rsid w:val="00980B50"/>
    <w:rsid w:val="00980BEE"/>
    <w:rsid w:val="00981D4D"/>
    <w:rsid w:val="00982129"/>
    <w:rsid w:val="00982398"/>
    <w:rsid w:val="009829E9"/>
    <w:rsid w:val="00982B57"/>
    <w:rsid w:val="00983260"/>
    <w:rsid w:val="009838A8"/>
    <w:rsid w:val="0098482A"/>
    <w:rsid w:val="00984B9A"/>
    <w:rsid w:val="00984D71"/>
    <w:rsid w:val="00985558"/>
    <w:rsid w:val="00985712"/>
    <w:rsid w:val="00985B3B"/>
    <w:rsid w:val="00985D08"/>
    <w:rsid w:val="00985DE1"/>
    <w:rsid w:val="0098702B"/>
    <w:rsid w:val="009872AD"/>
    <w:rsid w:val="00987D88"/>
    <w:rsid w:val="00987FF4"/>
    <w:rsid w:val="00990385"/>
    <w:rsid w:val="00993220"/>
    <w:rsid w:val="00993BC8"/>
    <w:rsid w:val="0099429D"/>
    <w:rsid w:val="00994F44"/>
    <w:rsid w:val="009963EC"/>
    <w:rsid w:val="00996511"/>
    <w:rsid w:val="00996C0F"/>
    <w:rsid w:val="00997529"/>
    <w:rsid w:val="0099773C"/>
    <w:rsid w:val="00997D5D"/>
    <w:rsid w:val="009A034E"/>
    <w:rsid w:val="009A046D"/>
    <w:rsid w:val="009A0997"/>
    <w:rsid w:val="009A0BF9"/>
    <w:rsid w:val="009A20D9"/>
    <w:rsid w:val="009A243F"/>
    <w:rsid w:val="009A28F1"/>
    <w:rsid w:val="009A2AA9"/>
    <w:rsid w:val="009A2D0C"/>
    <w:rsid w:val="009A3B04"/>
    <w:rsid w:val="009A3CD7"/>
    <w:rsid w:val="009A43B7"/>
    <w:rsid w:val="009A44D5"/>
    <w:rsid w:val="009A4880"/>
    <w:rsid w:val="009A498E"/>
    <w:rsid w:val="009A49EE"/>
    <w:rsid w:val="009A6531"/>
    <w:rsid w:val="009A6F57"/>
    <w:rsid w:val="009A7718"/>
    <w:rsid w:val="009A783E"/>
    <w:rsid w:val="009A7F34"/>
    <w:rsid w:val="009B0A12"/>
    <w:rsid w:val="009B0B35"/>
    <w:rsid w:val="009B18A8"/>
    <w:rsid w:val="009B27CF"/>
    <w:rsid w:val="009B2B4C"/>
    <w:rsid w:val="009B32E2"/>
    <w:rsid w:val="009B34BF"/>
    <w:rsid w:val="009B3D24"/>
    <w:rsid w:val="009B4415"/>
    <w:rsid w:val="009B4C24"/>
    <w:rsid w:val="009B5BF8"/>
    <w:rsid w:val="009B690C"/>
    <w:rsid w:val="009B6CD6"/>
    <w:rsid w:val="009B6DE5"/>
    <w:rsid w:val="009B70F8"/>
    <w:rsid w:val="009B72C6"/>
    <w:rsid w:val="009B7461"/>
    <w:rsid w:val="009B7A83"/>
    <w:rsid w:val="009B7BDB"/>
    <w:rsid w:val="009B7F49"/>
    <w:rsid w:val="009C1A77"/>
    <w:rsid w:val="009C25F1"/>
    <w:rsid w:val="009C2900"/>
    <w:rsid w:val="009C2B47"/>
    <w:rsid w:val="009C2D27"/>
    <w:rsid w:val="009C4591"/>
    <w:rsid w:val="009C4664"/>
    <w:rsid w:val="009C4BF6"/>
    <w:rsid w:val="009C59A2"/>
    <w:rsid w:val="009C5A01"/>
    <w:rsid w:val="009C6D84"/>
    <w:rsid w:val="009C6EC9"/>
    <w:rsid w:val="009C6F1A"/>
    <w:rsid w:val="009C7286"/>
    <w:rsid w:val="009C741F"/>
    <w:rsid w:val="009C7AAD"/>
    <w:rsid w:val="009C7C61"/>
    <w:rsid w:val="009C7E05"/>
    <w:rsid w:val="009D006C"/>
    <w:rsid w:val="009D09A0"/>
    <w:rsid w:val="009D0A69"/>
    <w:rsid w:val="009D0D3D"/>
    <w:rsid w:val="009D1F4B"/>
    <w:rsid w:val="009D32C1"/>
    <w:rsid w:val="009D3576"/>
    <w:rsid w:val="009D35D3"/>
    <w:rsid w:val="009D44B1"/>
    <w:rsid w:val="009D45E0"/>
    <w:rsid w:val="009D4A77"/>
    <w:rsid w:val="009D54A2"/>
    <w:rsid w:val="009D5C2E"/>
    <w:rsid w:val="009D62E8"/>
    <w:rsid w:val="009D6327"/>
    <w:rsid w:val="009D654F"/>
    <w:rsid w:val="009D6E3D"/>
    <w:rsid w:val="009D6E7D"/>
    <w:rsid w:val="009D71F0"/>
    <w:rsid w:val="009D74C7"/>
    <w:rsid w:val="009D754F"/>
    <w:rsid w:val="009D77AD"/>
    <w:rsid w:val="009E0595"/>
    <w:rsid w:val="009E11AA"/>
    <w:rsid w:val="009E1276"/>
    <w:rsid w:val="009E18AD"/>
    <w:rsid w:val="009E1A79"/>
    <w:rsid w:val="009E1F07"/>
    <w:rsid w:val="009E20EC"/>
    <w:rsid w:val="009E2B24"/>
    <w:rsid w:val="009E305C"/>
    <w:rsid w:val="009E33F0"/>
    <w:rsid w:val="009E3B3D"/>
    <w:rsid w:val="009E403C"/>
    <w:rsid w:val="009E45EB"/>
    <w:rsid w:val="009E468B"/>
    <w:rsid w:val="009E47E8"/>
    <w:rsid w:val="009E535C"/>
    <w:rsid w:val="009E5A5B"/>
    <w:rsid w:val="009E5E9A"/>
    <w:rsid w:val="009E5FBC"/>
    <w:rsid w:val="009E6115"/>
    <w:rsid w:val="009E6371"/>
    <w:rsid w:val="009E64DC"/>
    <w:rsid w:val="009E654D"/>
    <w:rsid w:val="009E664F"/>
    <w:rsid w:val="009E75BC"/>
    <w:rsid w:val="009E7F00"/>
    <w:rsid w:val="009F03E4"/>
    <w:rsid w:val="009F0513"/>
    <w:rsid w:val="009F0871"/>
    <w:rsid w:val="009F105E"/>
    <w:rsid w:val="009F1CD1"/>
    <w:rsid w:val="009F1CE5"/>
    <w:rsid w:val="009F2001"/>
    <w:rsid w:val="009F27E6"/>
    <w:rsid w:val="009F3347"/>
    <w:rsid w:val="009F38E3"/>
    <w:rsid w:val="009F3A29"/>
    <w:rsid w:val="009F405B"/>
    <w:rsid w:val="009F4D20"/>
    <w:rsid w:val="009F4DE6"/>
    <w:rsid w:val="009F4E68"/>
    <w:rsid w:val="009F7635"/>
    <w:rsid w:val="009F7E79"/>
    <w:rsid w:val="009F7F7C"/>
    <w:rsid w:val="00A002B4"/>
    <w:rsid w:val="00A00777"/>
    <w:rsid w:val="00A013A0"/>
    <w:rsid w:val="00A014D6"/>
    <w:rsid w:val="00A0153C"/>
    <w:rsid w:val="00A01BAA"/>
    <w:rsid w:val="00A021F1"/>
    <w:rsid w:val="00A02B11"/>
    <w:rsid w:val="00A03391"/>
    <w:rsid w:val="00A03774"/>
    <w:rsid w:val="00A0399F"/>
    <w:rsid w:val="00A03B41"/>
    <w:rsid w:val="00A03D29"/>
    <w:rsid w:val="00A03E6E"/>
    <w:rsid w:val="00A03E7D"/>
    <w:rsid w:val="00A04238"/>
    <w:rsid w:val="00A0441F"/>
    <w:rsid w:val="00A0515C"/>
    <w:rsid w:val="00A05348"/>
    <w:rsid w:val="00A05F89"/>
    <w:rsid w:val="00A05FA7"/>
    <w:rsid w:val="00A0683F"/>
    <w:rsid w:val="00A07D13"/>
    <w:rsid w:val="00A10730"/>
    <w:rsid w:val="00A10B7A"/>
    <w:rsid w:val="00A10C8F"/>
    <w:rsid w:val="00A10D40"/>
    <w:rsid w:val="00A112C2"/>
    <w:rsid w:val="00A1275F"/>
    <w:rsid w:val="00A12901"/>
    <w:rsid w:val="00A12D42"/>
    <w:rsid w:val="00A12F93"/>
    <w:rsid w:val="00A133CE"/>
    <w:rsid w:val="00A1360A"/>
    <w:rsid w:val="00A13787"/>
    <w:rsid w:val="00A13F1F"/>
    <w:rsid w:val="00A146C5"/>
    <w:rsid w:val="00A148D9"/>
    <w:rsid w:val="00A160A2"/>
    <w:rsid w:val="00A16234"/>
    <w:rsid w:val="00A16461"/>
    <w:rsid w:val="00A16676"/>
    <w:rsid w:val="00A16B8E"/>
    <w:rsid w:val="00A16C6B"/>
    <w:rsid w:val="00A17849"/>
    <w:rsid w:val="00A20059"/>
    <w:rsid w:val="00A2049A"/>
    <w:rsid w:val="00A20661"/>
    <w:rsid w:val="00A206DD"/>
    <w:rsid w:val="00A214BE"/>
    <w:rsid w:val="00A21552"/>
    <w:rsid w:val="00A22865"/>
    <w:rsid w:val="00A22C52"/>
    <w:rsid w:val="00A22E4A"/>
    <w:rsid w:val="00A23131"/>
    <w:rsid w:val="00A2335A"/>
    <w:rsid w:val="00A23559"/>
    <w:rsid w:val="00A237B4"/>
    <w:rsid w:val="00A23CA1"/>
    <w:rsid w:val="00A2460F"/>
    <w:rsid w:val="00A24D05"/>
    <w:rsid w:val="00A25AC5"/>
    <w:rsid w:val="00A25B16"/>
    <w:rsid w:val="00A25DA0"/>
    <w:rsid w:val="00A25DA5"/>
    <w:rsid w:val="00A260D6"/>
    <w:rsid w:val="00A27260"/>
    <w:rsid w:val="00A27DD0"/>
    <w:rsid w:val="00A30290"/>
    <w:rsid w:val="00A303AD"/>
    <w:rsid w:val="00A30455"/>
    <w:rsid w:val="00A30D31"/>
    <w:rsid w:val="00A31256"/>
    <w:rsid w:val="00A312A3"/>
    <w:rsid w:val="00A31A4E"/>
    <w:rsid w:val="00A31D08"/>
    <w:rsid w:val="00A31F76"/>
    <w:rsid w:val="00A3255A"/>
    <w:rsid w:val="00A33266"/>
    <w:rsid w:val="00A33E2B"/>
    <w:rsid w:val="00A34071"/>
    <w:rsid w:val="00A34D6B"/>
    <w:rsid w:val="00A35241"/>
    <w:rsid w:val="00A354A9"/>
    <w:rsid w:val="00A359E8"/>
    <w:rsid w:val="00A35CB0"/>
    <w:rsid w:val="00A3612B"/>
    <w:rsid w:val="00A37781"/>
    <w:rsid w:val="00A3792B"/>
    <w:rsid w:val="00A4078C"/>
    <w:rsid w:val="00A40ACF"/>
    <w:rsid w:val="00A41002"/>
    <w:rsid w:val="00A412D6"/>
    <w:rsid w:val="00A4187E"/>
    <w:rsid w:val="00A41CDB"/>
    <w:rsid w:val="00A4272D"/>
    <w:rsid w:val="00A429F1"/>
    <w:rsid w:val="00A42BEA"/>
    <w:rsid w:val="00A42BF5"/>
    <w:rsid w:val="00A42F02"/>
    <w:rsid w:val="00A430A3"/>
    <w:rsid w:val="00A43172"/>
    <w:rsid w:val="00A43794"/>
    <w:rsid w:val="00A439F3"/>
    <w:rsid w:val="00A43E0F"/>
    <w:rsid w:val="00A44ED4"/>
    <w:rsid w:val="00A45DB9"/>
    <w:rsid w:val="00A462A5"/>
    <w:rsid w:val="00A463CB"/>
    <w:rsid w:val="00A46C8F"/>
    <w:rsid w:val="00A46E41"/>
    <w:rsid w:val="00A502B3"/>
    <w:rsid w:val="00A50ED1"/>
    <w:rsid w:val="00A51115"/>
    <w:rsid w:val="00A51340"/>
    <w:rsid w:val="00A515D7"/>
    <w:rsid w:val="00A518AD"/>
    <w:rsid w:val="00A519CA"/>
    <w:rsid w:val="00A52162"/>
    <w:rsid w:val="00A52471"/>
    <w:rsid w:val="00A524A2"/>
    <w:rsid w:val="00A529CE"/>
    <w:rsid w:val="00A52D9E"/>
    <w:rsid w:val="00A531CD"/>
    <w:rsid w:val="00A539D3"/>
    <w:rsid w:val="00A53A97"/>
    <w:rsid w:val="00A53B6B"/>
    <w:rsid w:val="00A53DC5"/>
    <w:rsid w:val="00A53E5B"/>
    <w:rsid w:val="00A53ECC"/>
    <w:rsid w:val="00A542C4"/>
    <w:rsid w:val="00A543AF"/>
    <w:rsid w:val="00A55060"/>
    <w:rsid w:val="00A55491"/>
    <w:rsid w:val="00A60128"/>
    <w:rsid w:val="00A6044D"/>
    <w:rsid w:val="00A608C2"/>
    <w:rsid w:val="00A60A24"/>
    <w:rsid w:val="00A60AC6"/>
    <w:rsid w:val="00A6137F"/>
    <w:rsid w:val="00A61577"/>
    <w:rsid w:val="00A61ACF"/>
    <w:rsid w:val="00A6207A"/>
    <w:rsid w:val="00A629E8"/>
    <w:rsid w:val="00A62DBC"/>
    <w:rsid w:val="00A63799"/>
    <w:rsid w:val="00A63CE2"/>
    <w:rsid w:val="00A64420"/>
    <w:rsid w:val="00A6451B"/>
    <w:rsid w:val="00A649EA"/>
    <w:rsid w:val="00A66609"/>
    <w:rsid w:val="00A6661D"/>
    <w:rsid w:val="00A66716"/>
    <w:rsid w:val="00A6672D"/>
    <w:rsid w:val="00A66B1E"/>
    <w:rsid w:val="00A66B97"/>
    <w:rsid w:val="00A670DD"/>
    <w:rsid w:val="00A674CF"/>
    <w:rsid w:val="00A67B41"/>
    <w:rsid w:val="00A67D59"/>
    <w:rsid w:val="00A67DB1"/>
    <w:rsid w:val="00A703B0"/>
    <w:rsid w:val="00A70AB6"/>
    <w:rsid w:val="00A7127D"/>
    <w:rsid w:val="00A71331"/>
    <w:rsid w:val="00A71514"/>
    <w:rsid w:val="00A715B5"/>
    <w:rsid w:val="00A71784"/>
    <w:rsid w:val="00A719FE"/>
    <w:rsid w:val="00A71F74"/>
    <w:rsid w:val="00A73086"/>
    <w:rsid w:val="00A73124"/>
    <w:rsid w:val="00A733B1"/>
    <w:rsid w:val="00A733B7"/>
    <w:rsid w:val="00A734C1"/>
    <w:rsid w:val="00A74260"/>
    <w:rsid w:val="00A7499B"/>
    <w:rsid w:val="00A74ADF"/>
    <w:rsid w:val="00A74EB2"/>
    <w:rsid w:val="00A750A8"/>
    <w:rsid w:val="00A75A47"/>
    <w:rsid w:val="00A75AAC"/>
    <w:rsid w:val="00A766CA"/>
    <w:rsid w:val="00A76CB3"/>
    <w:rsid w:val="00A76CFC"/>
    <w:rsid w:val="00A77009"/>
    <w:rsid w:val="00A77535"/>
    <w:rsid w:val="00A81276"/>
    <w:rsid w:val="00A818FF"/>
    <w:rsid w:val="00A820A2"/>
    <w:rsid w:val="00A820BD"/>
    <w:rsid w:val="00A8212A"/>
    <w:rsid w:val="00A824DB"/>
    <w:rsid w:val="00A82E9B"/>
    <w:rsid w:val="00A839E7"/>
    <w:rsid w:val="00A840E2"/>
    <w:rsid w:val="00A8418A"/>
    <w:rsid w:val="00A84884"/>
    <w:rsid w:val="00A85357"/>
    <w:rsid w:val="00A858C2"/>
    <w:rsid w:val="00A859D8"/>
    <w:rsid w:val="00A85AD7"/>
    <w:rsid w:val="00A85FD4"/>
    <w:rsid w:val="00A867E7"/>
    <w:rsid w:val="00A87314"/>
    <w:rsid w:val="00A8798A"/>
    <w:rsid w:val="00A902FA"/>
    <w:rsid w:val="00A90DC9"/>
    <w:rsid w:val="00A90E03"/>
    <w:rsid w:val="00A9111B"/>
    <w:rsid w:val="00A91C06"/>
    <w:rsid w:val="00A91E36"/>
    <w:rsid w:val="00A92111"/>
    <w:rsid w:val="00A93236"/>
    <w:rsid w:val="00A933FE"/>
    <w:rsid w:val="00A9501A"/>
    <w:rsid w:val="00A95536"/>
    <w:rsid w:val="00A95D0F"/>
    <w:rsid w:val="00A95EB4"/>
    <w:rsid w:val="00A963BC"/>
    <w:rsid w:val="00A97083"/>
    <w:rsid w:val="00A973A3"/>
    <w:rsid w:val="00AA0817"/>
    <w:rsid w:val="00AA0E02"/>
    <w:rsid w:val="00AA1109"/>
    <w:rsid w:val="00AA11DE"/>
    <w:rsid w:val="00AA1333"/>
    <w:rsid w:val="00AA1A50"/>
    <w:rsid w:val="00AA204B"/>
    <w:rsid w:val="00AA30D8"/>
    <w:rsid w:val="00AA3627"/>
    <w:rsid w:val="00AA39EE"/>
    <w:rsid w:val="00AA3D56"/>
    <w:rsid w:val="00AA4402"/>
    <w:rsid w:val="00AA4583"/>
    <w:rsid w:val="00AA480F"/>
    <w:rsid w:val="00AA5275"/>
    <w:rsid w:val="00AA6D2C"/>
    <w:rsid w:val="00AA72B9"/>
    <w:rsid w:val="00AA742B"/>
    <w:rsid w:val="00AA7501"/>
    <w:rsid w:val="00AA7663"/>
    <w:rsid w:val="00AB085E"/>
    <w:rsid w:val="00AB1B97"/>
    <w:rsid w:val="00AB202A"/>
    <w:rsid w:val="00AB2359"/>
    <w:rsid w:val="00AB3108"/>
    <w:rsid w:val="00AB32FF"/>
    <w:rsid w:val="00AB38FD"/>
    <w:rsid w:val="00AB392C"/>
    <w:rsid w:val="00AB4E13"/>
    <w:rsid w:val="00AB4F7D"/>
    <w:rsid w:val="00AB5230"/>
    <w:rsid w:val="00AB5B17"/>
    <w:rsid w:val="00AB5C5B"/>
    <w:rsid w:val="00AB5C5D"/>
    <w:rsid w:val="00AB5CB6"/>
    <w:rsid w:val="00AB5E03"/>
    <w:rsid w:val="00AB6389"/>
    <w:rsid w:val="00AB6515"/>
    <w:rsid w:val="00AB67CE"/>
    <w:rsid w:val="00AB6875"/>
    <w:rsid w:val="00AB6A8E"/>
    <w:rsid w:val="00AB6CCF"/>
    <w:rsid w:val="00AB6EE7"/>
    <w:rsid w:val="00AB74EE"/>
    <w:rsid w:val="00AC0168"/>
    <w:rsid w:val="00AC04C6"/>
    <w:rsid w:val="00AC069D"/>
    <w:rsid w:val="00AC099C"/>
    <w:rsid w:val="00AC0E07"/>
    <w:rsid w:val="00AC10FF"/>
    <w:rsid w:val="00AC152C"/>
    <w:rsid w:val="00AC16C9"/>
    <w:rsid w:val="00AC23D4"/>
    <w:rsid w:val="00AC2E4C"/>
    <w:rsid w:val="00AC335A"/>
    <w:rsid w:val="00AC417A"/>
    <w:rsid w:val="00AC46E0"/>
    <w:rsid w:val="00AC4B9A"/>
    <w:rsid w:val="00AC4CE5"/>
    <w:rsid w:val="00AC5B16"/>
    <w:rsid w:val="00AC62CE"/>
    <w:rsid w:val="00AC6350"/>
    <w:rsid w:val="00AC6F08"/>
    <w:rsid w:val="00AC73BE"/>
    <w:rsid w:val="00AC753E"/>
    <w:rsid w:val="00AD0001"/>
    <w:rsid w:val="00AD00F1"/>
    <w:rsid w:val="00AD04FF"/>
    <w:rsid w:val="00AD0533"/>
    <w:rsid w:val="00AD0565"/>
    <w:rsid w:val="00AD15E4"/>
    <w:rsid w:val="00AD1D09"/>
    <w:rsid w:val="00AD1FAE"/>
    <w:rsid w:val="00AD225D"/>
    <w:rsid w:val="00AD252A"/>
    <w:rsid w:val="00AD27A0"/>
    <w:rsid w:val="00AD2829"/>
    <w:rsid w:val="00AD2D8D"/>
    <w:rsid w:val="00AD3162"/>
    <w:rsid w:val="00AD3DC5"/>
    <w:rsid w:val="00AD4174"/>
    <w:rsid w:val="00AD5184"/>
    <w:rsid w:val="00AD58F0"/>
    <w:rsid w:val="00AD5A0B"/>
    <w:rsid w:val="00AD5AEB"/>
    <w:rsid w:val="00AD62AC"/>
    <w:rsid w:val="00AD6308"/>
    <w:rsid w:val="00AD7155"/>
    <w:rsid w:val="00AD7982"/>
    <w:rsid w:val="00AE0887"/>
    <w:rsid w:val="00AE0984"/>
    <w:rsid w:val="00AE0D8E"/>
    <w:rsid w:val="00AE19CC"/>
    <w:rsid w:val="00AE1E40"/>
    <w:rsid w:val="00AE2B9C"/>
    <w:rsid w:val="00AE2D9C"/>
    <w:rsid w:val="00AE2ECC"/>
    <w:rsid w:val="00AE30B0"/>
    <w:rsid w:val="00AE370A"/>
    <w:rsid w:val="00AE440B"/>
    <w:rsid w:val="00AE4ADB"/>
    <w:rsid w:val="00AE4EC3"/>
    <w:rsid w:val="00AE4F3C"/>
    <w:rsid w:val="00AE5457"/>
    <w:rsid w:val="00AE57E4"/>
    <w:rsid w:val="00AE5E48"/>
    <w:rsid w:val="00AE67B7"/>
    <w:rsid w:val="00AE6DC3"/>
    <w:rsid w:val="00AE710F"/>
    <w:rsid w:val="00AE7B2D"/>
    <w:rsid w:val="00AE7D65"/>
    <w:rsid w:val="00AE7D76"/>
    <w:rsid w:val="00AF0637"/>
    <w:rsid w:val="00AF0874"/>
    <w:rsid w:val="00AF0D1C"/>
    <w:rsid w:val="00AF2011"/>
    <w:rsid w:val="00AF243A"/>
    <w:rsid w:val="00AF32AC"/>
    <w:rsid w:val="00AF3821"/>
    <w:rsid w:val="00AF41BD"/>
    <w:rsid w:val="00AF431C"/>
    <w:rsid w:val="00AF4779"/>
    <w:rsid w:val="00AF4BB8"/>
    <w:rsid w:val="00AF4BE3"/>
    <w:rsid w:val="00AF4FD6"/>
    <w:rsid w:val="00AF548B"/>
    <w:rsid w:val="00AF566B"/>
    <w:rsid w:val="00AF5AB7"/>
    <w:rsid w:val="00AF5DDB"/>
    <w:rsid w:val="00AF5EAC"/>
    <w:rsid w:val="00AF6991"/>
    <w:rsid w:val="00AF6B0A"/>
    <w:rsid w:val="00AF74C8"/>
    <w:rsid w:val="00AF75A0"/>
    <w:rsid w:val="00AF7EA6"/>
    <w:rsid w:val="00B00089"/>
    <w:rsid w:val="00B00A54"/>
    <w:rsid w:val="00B00D4A"/>
    <w:rsid w:val="00B01054"/>
    <w:rsid w:val="00B01451"/>
    <w:rsid w:val="00B02463"/>
    <w:rsid w:val="00B02861"/>
    <w:rsid w:val="00B02B27"/>
    <w:rsid w:val="00B02CFD"/>
    <w:rsid w:val="00B030CC"/>
    <w:rsid w:val="00B0329A"/>
    <w:rsid w:val="00B03DEF"/>
    <w:rsid w:val="00B04435"/>
    <w:rsid w:val="00B051B2"/>
    <w:rsid w:val="00B07CE5"/>
    <w:rsid w:val="00B07ED5"/>
    <w:rsid w:val="00B10047"/>
    <w:rsid w:val="00B10101"/>
    <w:rsid w:val="00B10282"/>
    <w:rsid w:val="00B10703"/>
    <w:rsid w:val="00B10946"/>
    <w:rsid w:val="00B10B75"/>
    <w:rsid w:val="00B10E89"/>
    <w:rsid w:val="00B11577"/>
    <w:rsid w:val="00B11824"/>
    <w:rsid w:val="00B11E61"/>
    <w:rsid w:val="00B11E8A"/>
    <w:rsid w:val="00B11EF8"/>
    <w:rsid w:val="00B128F9"/>
    <w:rsid w:val="00B128FD"/>
    <w:rsid w:val="00B12E0E"/>
    <w:rsid w:val="00B13D16"/>
    <w:rsid w:val="00B13FDD"/>
    <w:rsid w:val="00B14003"/>
    <w:rsid w:val="00B145C1"/>
    <w:rsid w:val="00B14E7B"/>
    <w:rsid w:val="00B1574A"/>
    <w:rsid w:val="00B15965"/>
    <w:rsid w:val="00B163D3"/>
    <w:rsid w:val="00B16750"/>
    <w:rsid w:val="00B1676E"/>
    <w:rsid w:val="00B17939"/>
    <w:rsid w:val="00B179E1"/>
    <w:rsid w:val="00B17B6C"/>
    <w:rsid w:val="00B208FB"/>
    <w:rsid w:val="00B216C9"/>
    <w:rsid w:val="00B21C19"/>
    <w:rsid w:val="00B21D5A"/>
    <w:rsid w:val="00B21DE2"/>
    <w:rsid w:val="00B21F15"/>
    <w:rsid w:val="00B22CF4"/>
    <w:rsid w:val="00B231D9"/>
    <w:rsid w:val="00B2366A"/>
    <w:rsid w:val="00B23712"/>
    <w:rsid w:val="00B2449D"/>
    <w:rsid w:val="00B25524"/>
    <w:rsid w:val="00B26445"/>
    <w:rsid w:val="00B26F43"/>
    <w:rsid w:val="00B272DB"/>
    <w:rsid w:val="00B2766B"/>
    <w:rsid w:val="00B30A9F"/>
    <w:rsid w:val="00B313C7"/>
    <w:rsid w:val="00B3257E"/>
    <w:rsid w:val="00B329ED"/>
    <w:rsid w:val="00B33632"/>
    <w:rsid w:val="00B337BB"/>
    <w:rsid w:val="00B33CC5"/>
    <w:rsid w:val="00B340EE"/>
    <w:rsid w:val="00B34138"/>
    <w:rsid w:val="00B342E9"/>
    <w:rsid w:val="00B343D5"/>
    <w:rsid w:val="00B3506C"/>
    <w:rsid w:val="00B3508A"/>
    <w:rsid w:val="00B35482"/>
    <w:rsid w:val="00B35C7B"/>
    <w:rsid w:val="00B35ED8"/>
    <w:rsid w:val="00B36497"/>
    <w:rsid w:val="00B365AE"/>
    <w:rsid w:val="00B3675F"/>
    <w:rsid w:val="00B3716D"/>
    <w:rsid w:val="00B37565"/>
    <w:rsid w:val="00B400CA"/>
    <w:rsid w:val="00B4241C"/>
    <w:rsid w:val="00B42B2E"/>
    <w:rsid w:val="00B42DA0"/>
    <w:rsid w:val="00B43726"/>
    <w:rsid w:val="00B438C9"/>
    <w:rsid w:val="00B448EC"/>
    <w:rsid w:val="00B449B3"/>
    <w:rsid w:val="00B449B8"/>
    <w:rsid w:val="00B44D8F"/>
    <w:rsid w:val="00B458D0"/>
    <w:rsid w:val="00B45F84"/>
    <w:rsid w:val="00B46591"/>
    <w:rsid w:val="00B4664B"/>
    <w:rsid w:val="00B467C8"/>
    <w:rsid w:val="00B4699C"/>
    <w:rsid w:val="00B46D86"/>
    <w:rsid w:val="00B46E92"/>
    <w:rsid w:val="00B477E6"/>
    <w:rsid w:val="00B47F1A"/>
    <w:rsid w:val="00B502DC"/>
    <w:rsid w:val="00B50E1A"/>
    <w:rsid w:val="00B52491"/>
    <w:rsid w:val="00B52B2C"/>
    <w:rsid w:val="00B52F31"/>
    <w:rsid w:val="00B52FE1"/>
    <w:rsid w:val="00B5377C"/>
    <w:rsid w:val="00B540D3"/>
    <w:rsid w:val="00B54381"/>
    <w:rsid w:val="00B54B78"/>
    <w:rsid w:val="00B551C0"/>
    <w:rsid w:val="00B55D6E"/>
    <w:rsid w:val="00B5656C"/>
    <w:rsid w:val="00B56DF4"/>
    <w:rsid w:val="00B57073"/>
    <w:rsid w:val="00B57D02"/>
    <w:rsid w:val="00B600B1"/>
    <w:rsid w:val="00B60429"/>
    <w:rsid w:val="00B61239"/>
    <w:rsid w:val="00B61F62"/>
    <w:rsid w:val="00B6441A"/>
    <w:rsid w:val="00B649C8"/>
    <w:rsid w:val="00B64B4E"/>
    <w:rsid w:val="00B65050"/>
    <w:rsid w:val="00B66165"/>
    <w:rsid w:val="00B6648F"/>
    <w:rsid w:val="00B66E50"/>
    <w:rsid w:val="00B677E7"/>
    <w:rsid w:val="00B67A97"/>
    <w:rsid w:val="00B67E90"/>
    <w:rsid w:val="00B67FCF"/>
    <w:rsid w:val="00B708AF"/>
    <w:rsid w:val="00B7107E"/>
    <w:rsid w:val="00B71607"/>
    <w:rsid w:val="00B7162D"/>
    <w:rsid w:val="00B7182B"/>
    <w:rsid w:val="00B71878"/>
    <w:rsid w:val="00B71D0A"/>
    <w:rsid w:val="00B71D53"/>
    <w:rsid w:val="00B7239F"/>
    <w:rsid w:val="00B728AC"/>
    <w:rsid w:val="00B73659"/>
    <w:rsid w:val="00B738E8"/>
    <w:rsid w:val="00B73B47"/>
    <w:rsid w:val="00B74B91"/>
    <w:rsid w:val="00B74C10"/>
    <w:rsid w:val="00B74EA5"/>
    <w:rsid w:val="00B759D8"/>
    <w:rsid w:val="00B75B34"/>
    <w:rsid w:val="00B75CDA"/>
    <w:rsid w:val="00B766DB"/>
    <w:rsid w:val="00B7696F"/>
    <w:rsid w:val="00B776A5"/>
    <w:rsid w:val="00B77969"/>
    <w:rsid w:val="00B80082"/>
    <w:rsid w:val="00B80934"/>
    <w:rsid w:val="00B80B38"/>
    <w:rsid w:val="00B80DDC"/>
    <w:rsid w:val="00B81BDF"/>
    <w:rsid w:val="00B820E8"/>
    <w:rsid w:val="00B824AC"/>
    <w:rsid w:val="00B8250E"/>
    <w:rsid w:val="00B8260F"/>
    <w:rsid w:val="00B8316B"/>
    <w:rsid w:val="00B83BEA"/>
    <w:rsid w:val="00B84B6B"/>
    <w:rsid w:val="00B84FCA"/>
    <w:rsid w:val="00B8532D"/>
    <w:rsid w:val="00B85474"/>
    <w:rsid w:val="00B85F07"/>
    <w:rsid w:val="00B86009"/>
    <w:rsid w:val="00B86057"/>
    <w:rsid w:val="00B8696A"/>
    <w:rsid w:val="00B86986"/>
    <w:rsid w:val="00B869D5"/>
    <w:rsid w:val="00B86D82"/>
    <w:rsid w:val="00B86FE4"/>
    <w:rsid w:val="00B87378"/>
    <w:rsid w:val="00B87640"/>
    <w:rsid w:val="00B87E3C"/>
    <w:rsid w:val="00B918C2"/>
    <w:rsid w:val="00B91ABC"/>
    <w:rsid w:val="00B91CAE"/>
    <w:rsid w:val="00B92013"/>
    <w:rsid w:val="00B92958"/>
    <w:rsid w:val="00B92966"/>
    <w:rsid w:val="00B93075"/>
    <w:rsid w:val="00B932C9"/>
    <w:rsid w:val="00B9345F"/>
    <w:rsid w:val="00B93BA0"/>
    <w:rsid w:val="00B94348"/>
    <w:rsid w:val="00B9495B"/>
    <w:rsid w:val="00B94ABA"/>
    <w:rsid w:val="00B9683B"/>
    <w:rsid w:val="00B96C1A"/>
    <w:rsid w:val="00B96DB8"/>
    <w:rsid w:val="00B96E70"/>
    <w:rsid w:val="00B97373"/>
    <w:rsid w:val="00B976B3"/>
    <w:rsid w:val="00B97C7A"/>
    <w:rsid w:val="00BA0755"/>
    <w:rsid w:val="00BA0AB6"/>
    <w:rsid w:val="00BA0DB1"/>
    <w:rsid w:val="00BA21AA"/>
    <w:rsid w:val="00BA2503"/>
    <w:rsid w:val="00BA2D24"/>
    <w:rsid w:val="00BA2FAC"/>
    <w:rsid w:val="00BA3041"/>
    <w:rsid w:val="00BA32F3"/>
    <w:rsid w:val="00BA3303"/>
    <w:rsid w:val="00BA33B3"/>
    <w:rsid w:val="00BA371D"/>
    <w:rsid w:val="00BA6211"/>
    <w:rsid w:val="00BA6220"/>
    <w:rsid w:val="00BA639F"/>
    <w:rsid w:val="00BA7A1E"/>
    <w:rsid w:val="00BB109D"/>
    <w:rsid w:val="00BB1873"/>
    <w:rsid w:val="00BB1BA0"/>
    <w:rsid w:val="00BB24C7"/>
    <w:rsid w:val="00BB27CF"/>
    <w:rsid w:val="00BB3106"/>
    <w:rsid w:val="00BB3A10"/>
    <w:rsid w:val="00BB3A2C"/>
    <w:rsid w:val="00BB48F0"/>
    <w:rsid w:val="00BB6109"/>
    <w:rsid w:val="00BB696D"/>
    <w:rsid w:val="00BB7337"/>
    <w:rsid w:val="00BB7555"/>
    <w:rsid w:val="00BB77F6"/>
    <w:rsid w:val="00BC01A5"/>
    <w:rsid w:val="00BC09AA"/>
    <w:rsid w:val="00BC26DD"/>
    <w:rsid w:val="00BC2A2B"/>
    <w:rsid w:val="00BC341D"/>
    <w:rsid w:val="00BC364D"/>
    <w:rsid w:val="00BC4293"/>
    <w:rsid w:val="00BC447E"/>
    <w:rsid w:val="00BC4531"/>
    <w:rsid w:val="00BC4ED5"/>
    <w:rsid w:val="00BC52E4"/>
    <w:rsid w:val="00BC5D82"/>
    <w:rsid w:val="00BC6357"/>
    <w:rsid w:val="00BC7053"/>
    <w:rsid w:val="00BC74F0"/>
    <w:rsid w:val="00BC762B"/>
    <w:rsid w:val="00BC7990"/>
    <w:rsid w:val="00BC7F52"/>
    <w:rsid w:val="00BD045B"/>
    <w:rsid w:val="00BD0858"/>
    <w:rsid w:val="00BD0E25"/>
    <w:rsid w:val="00BD29EF"/>
    <w:rsid w:val="00BD31DA"/>
    <w:rsid w:val="00BD39AE"/>
    <w:rsid w:val="00BD3FAA"/>
    <w:rsid w:val="00BD429D"/>
    <w:rsid w:val="00BD4343"/>
    <w:rsid w:val="00BD4453"/>
    <w:rsid w:val="00BD48B1"/>
    <w:rsid w:val="00BD6755"/>
    <w:rsid w:val="00BD6FBD"/>
    <w:rsid w:val="00BD71C4"/>
    <w:rsid w:val="00BD71CB"/>
    <w:rsid w:val="00BD7B0A"/>
    <w:rsid w:val="00BD7D12"/>
    <w:rsid w:val="00BE11DA"/>
    <w:rsid w:val="00BE175B"/>
    <w:rsid w:val="00BE1FE0"/>
    <w:rsid w:val="00BE26B8"/>
    <w:rsid w:val="00BE2730"/>
    <w:rsid w:val="00BE2C23"/>
    <w:rsid w:val="00BE30EB"/>
    <w:rsid w:val="00BE3403"/>
    <w:rsid w:val="00BE3DF6"/>
    <w:rsid w:val="00BE4439"/>
    <w:rsid w:val="00BE4866"/>
    <w:rsid w:val="00BE4935"/>
    <w:rsid w:val="00BE63C6"/>
    <w:rsid w:val="00BE6424"/>
    <w:rsid w:val="00BE66B8"/>
    <w:rsid w:val="00BE6708"/>
    <w:rsid w:val="00BE7674"/>
    <w:rsid w:val="00BE7986"/>
    <w:rsid w:val="00BE7DAF"/>
    <w:rsid w:val="00BF0320"/>
    <w:rsid w:val="00BF0D74"/>
    <w:rsid w:val="00BF1159"/>
    <w:rsid w:val="00BF12B5"/>
    <w:rsid w:val="00BF13DA"/>
    <w:rsid w:val="00BF143C"/>
    <w:rsid w:val="00BF173A"/>
    <w:rsid w:val="00BF1832"/>
    <w:rsid w:val="00BF2469"/>
    <w:rsid w:val="00BF2750"/>
    <w:rsid w:val="00BF2B9E"/>
    <w:rsid w:val="00BF2FAF"/>
    <w:rsid w:val="00BF3974"/>
    <w:rsid w:val="00BF4BA7"/>
    <w:rsid w:val="00BF4EE6"/>
    <w:rsid w:val="00BF5D82"/>
    <w:rsid w:val="00BF5EB3"/>
    <w:rsid w:val="00BF5FE5"/>
    <w:rsid w:val="00BF61C3"/>
    <w:rsid w:val="00BF6665"/>
    <w:rsid w:val="00BF6674"/>
    <w:rsid w:val="00BF6C36"/>
    <w:rsid w:val="00BF6C70"/>
    <w:rsid w:val="00BF77F2"/>
    <w:rsid w:val="00BF7EA3"/>
    <w:rsid w:val="00C006BB"/>
    <w:rsid w:val="00C00DD5"/>
    <w:rsid w:val="00C00E56"/>
    <w:rsid w:val="00C0196E"/>
    <w:rsid w:val="00C01A58"/>
    <w:rsid w:val="00C0216D"/>
    <w:rsid w:val="00C02E4F"/>
    <w:rsid w:val="00C03766"/>
    <w:rsid w:val="00C04EB2"/>
    <w:rsid w:val="00C058D2"/>
    <w:rsid w:val="00C0593E"/>
    <w:rsid w:val="00C05A9B"/>
    <w:rsid w:val="00C075E7"/>
    <w:rsid w:val="00C11721"/>
    <w:rsid w:val="00C11CDA"/>
    <w:rsid w:val="00C11D17"/>
    <w:rsid w:val="00C11EC5"/>
    <w:rsid w:val="00C12099"/>
    <w:rsid w:val="00C125A0"/>
    <w:rsid w:val="00C12A18"/>
    <w:rsid w:val="00C13435"/>
    <w:rsid w:val="00C1372F"/>
    <w:rsid w:val="00C138BD"/>
    <w:rsid w:val="00C13923"/>
    <w:rsid w:val="00C13FCE"/>
    <w:rsid w:val="00C1483A"/>
    <w:rsid w:val="00C14B32"/>
    <w:rsid w:val="00C14BCD"/>
    <w:rsid w:val="00C1542A"/>
    <w:rsid w:val="00C1603D"/>
    <w:rsid w:val="00C1634C"/>
    <w:rsid w:val="00C166B3"/>
    <w:rsid w:val="00C16F59"/>
    <w:rsid w:val="00C17675"/>
    <w:rsid w:val="00C17D05"/>
    <w:rsid w:val="00C20147"/>
    <w:rsid w:val="00C202E0"/>
    <w:rsid w:val="00C20739"/>
    <w:rsid w:val="00C20AEC"/>
    <w:rsid w:val="00C21253"/>
    <w:rsid w:val="00C2195B"/>
    <w:rsid w:val="00C2239F"/>
    <w:rsid w:val="00C22BEF"/>
    <w:rsid w:val="00C231F8"/>
    <w:rsid w:val="00C239D4"/>
    <w:rsid w:val="00C24895"/>
    <w:rsid w:val="00C2665A"/>
    <w:rsid w:val="00C267EB"/>
    <w:rsid w:val="00C26C0A"/>
    <w:rsid w:val="00C26DD1"/>
    <w:rsid w:val="00C26FC8"/>
    <w:rsid w:val="00C27095"/>
    <w:rsid w:val="00C30148"/>
    <w:rsid w:val="00C30417"/>
    <w:rsid w:val="00C3048D"/>
    <w:rsid w:val="00C30FF4"/>
    <w:rsid w:val="00C313F7"/>
    <w:rsid w:val="00C31981"/>
    <w:rsid w:val="00C31D3E"/>
    <w:rsid w:val="00C31D82"/>
    <w:rsid w:val="00C31E3E"/>
    <w:rsid w:val="00C345C8"/>
    <w:rsid w:val="00C353E5"/>
    <w:rsid w:val="00C35560"/>
    <w:rsid w:val="00C35918"/>
    <w:rsid w:val="00C35CBE"/>
    <w:rsid w:val="00C360B9"/>
    <w:rsid w:val="00C3632F"/>
    <w:rsid w:val="00C36BEE"/>
    <w:rsid w:val="00C36DFD"/>
    <w:rsid w:val="00C371F8"/>
    <w:rsid w:val="00C37386"/>
    <w:rsid w:val="00C3752C"/>
    <w:rsid w:val="00C37604"/>
    <w:rsid w:val="00C408A8"/>
    <w:rsid w:val="00C409A7"/>
    <w:rsid w:val="00C40E16"/>
    <w:rsid w:val="00C41527"/>
    <w:rsid w:val="00C4195C"/>
    <w:rsid w:val="00C420E5"/>
    <w:rsid w:val="00C42314"/>
    <w:rsid w:val="00C423F1"/>
    <w:rsid w:val="00C42898"/>
    <w:rsid w:val="00C42DAC"/>
    <w:rsid w:val="00C42E6C"/>
    <w:rsid w:val="00C4453C"/>
    <w:rsid w:val="00C4503D"/>
    <w:rsid w:val="00C451EA"/>
    <w:rsid w:val="00C45D27"/>
    <w:rsid w:val="00C45F3D"/>
    <w:rsid w:val="00C47D22"/>
    <w:rsid w:val="00C501F4"/>
    <w:rsid w:val="00C50B6E"/>
    <w:rsid w:val="00C5154E"/>
    <w:rsid w:val="00C51B68"/>
    <w:rsid w:val="00C51E12"/>
    <w:rsid w:val="00C542B8"/>
    <w:rsid w:val="00C550A6"/>
    <w:rsid w:val="00C56BA4"/>
    <w:rsid w:val="00C56FC1"/>
    <w:rsid w:val="00C574FF"/>
    <w:rsid w:val="00C578F8"/>
    <w:rsid w:val="00C57A65"/>
    <w:rsid w:val="00C57ADE"/>
    <w:rsid w:val="00C60296"/>
    <w:rsid w:val="00C6053F"/>
    <w:rsid w:val="00C60BE3"/>
    <w:rsid w:val="00C60C28"/>
    <w:rsid w:val="00C613FD"/>
    <w:rsid w:val="00C61F90"/>
    <w:rsid w:val="00C638C2"/>
    <w:rsid w:val="00C63B8A"/>
    <w:rsid w:val="00C63D6A"/>
    <w:rsid w:val="00C644E9"/>
    <w:rsid w:val="00C64798"/>
    <w:rsid w:val="00C64BF0"/>
    <w:rsid w:val="00C64F04"/>
    <w:rsid w:val="00C651A7"/>
    <w:rsid w:val="00C65224"/>
    <w:rsid w:val="00C65463"/>
    <w:rsid w:val="00C65F11"/>
    <w:rsid w:val="00C65F99"/>
    <w:rsid w:val="00C66436"/>
    <w:rsid w:val="00C66E5B"/>
    <w:rsid w:val="00C67200"/>
    <w:rsid w:val="00C67D7A"/>
    <w:rsid w:val="00C7027C"/>
    <w:rsid w:val="00C70717"/>
    <w:rsid w:val="00C70BFF"/>
    <w:rsid w:val="00C7109A"/>
    <w:rsid w:val="00C7163A"/>
    <w:rsid w:val="00C720A7"/>
    <w:rsid w:val="00C720B7"/>
    <w:rsid w:val="00C72E23"/>
    <w:rsid w:val="00C731EC"/>
    <w:rsid w:val="00C732CA"/>
    <w:rsid w:val="00C74098"/>
    <w:rsid w:val="00C74AD3"/>
    <w:rsid w:val="00C74AEA"/>
    <w:rsid w:val="00C757E0"/>
    <w:rsid w:val="00C761E8"/>
    <w:rsid w:val="00C77274"/>
    <w:rsid w:val="00C77326"/>
    <w:rsid w:val="00C805E7"/>
    <w:rsid w:val="00C80697"/>
    <w:rsid w:val="00C80B45"/>
    <w:rsid w:val="00C80FDF"/>
    <w:rsid w:val="00C817E7"/>
    <w:rsid w:val="00C81BE7"/>
    <w:rsid w:val="00C81C97"/>
    <w:rsid w:val="00C82081"/>
    <w:rsid w:val="00C8209E"/>
    <w:rsid w:val="00C8257E"/>
    <w:rsid w:val="00C83402"/>
    <w:rsid w:val="00C836BC"/>
    <w:rsid w:val="00C83722"/>
    <w:rsid w:val="00C83D61"/>
    <w:rsid w:val="00C83FE3"/>
    <w:rsid w:val="00C840A7"/>
    <w:rsid w:val="00C84669"/>
    <w:rsid w:val="00C84BAE"/>
    <w:rsid w:val="00C85B58"/>
    <w:rsid w:val="00C85DC5"/>
    <w:rsid w:val="00C87A1D"/>
    <w:rsid w:val="00C901CF"/>
    <w:rsid w:val="00C90895"/>
    <w:rsid w:val="00C90BBE"/>
    <w:rsid w:val="00C90F09"/>
    <w:rsid w:val="00C917E3"/>
    <w:rsid w:val="00C92392"/>
    <w:rsid w:val="00C92B47"/>
    <w:rsid w:val="00C92DC9"/>
    <w:rsid w:val="00C92F46"/>
    <w:rsid w:val="00C93845"/>
    <w:rsid w:val="00C93AD1"/>
    <w:rsid w:val="00C93FC7"/>
    <w:rsid w:val="00C948FD"/>
    <w:rsid w:val="00C9498C"/>
    <w:rsid w:val="00C9529C"/>
    <w:rsid w:val="00C95775"/>
    <w:rsid w:val="00C960CE"/>
    <w:rsid w:val="00C960E4"/>
    <w:rsid w:val="00C964AC"/>
    <w:rsid w:val="00C97389"/>
    <w:rsid w:val="00C97480"/>
    <w:rsid w:val="00C97C1B"/>
    <w:rsid w:val="00CA08BF"/>
    <w:rsid w:val="00CA0E0E"/>
    <w:rsid w:val="00CA1087"/>
    <w:rsid w:val="00CA10D0"/>
    <w:rsid w:val="00CA1297"/>
    <w:rsid w:val="00CA165A"/>
    <w:rsid w:val="00CA403E"/>
    <w:rsid w:val="00CA4420"/>
    <w:rsid w:val="00CA44C7"/>
    <w:rsid w:val="00CA49BD"/>
    <w:rsid w:val="00CA527E"/>
    <w:rsid w:val="00CA564E"/>
    <w:rsid w:val="00CA6195"/>
    <w:rsid w:val="00CA677F"/>
    <w:rsid w:val="00CA6FEB"/>
    <w:rsid w:val="00CA730E"/>
    <w:rsid w:val="00CB0151"/>
    <w:rsid w:val="00CB0312"/>
    <w:rsid w:val="00CB1AF5"/>
    <w:rsid w:val="00CB29D8"/>
    <w:rsid w:val="00CB2F05"/>
    <w:rsid w:val="00CB3805"/>
    <w:rsid w:val="00CB409B"/>
    <w:rsid w:val="00CB4387"/>
    <w:rsid w:val="00CB4692"/>
    <w:rsid w:val="00CB4ECC"/>
    <w:rsid w:val="00CB5438"/>
    <w:rsid w:val="00CB5B6D"/>
    <w:rsid w:val="00CB621B"/>
    <w:rsid w:val="00CB6324"/>
    <w:rsid w:val="00CC0261"/>
    <w:rsid w:val="00CC0A92"/>
    <w:rsid w:val="00CC25E0"/>
    <w:rsid w:val="00CC3087"/>
    <w:rsid w:val="00CC32C1"/>
    <w:rsid w:val="00CC4E99"/>
    <w:rsid w:val="00CC5918"/>
    <w:rsid w:val="00CC674F"/>
    <w:rsid w:val="00CC680B"/>
    <w:rsid w:val="00CC6C1F"/>
    <w:rsid w:val="00CC71A8"/>
    <w:rsid w:val="00CC79AE"/>
    <w:rsid w:val="00CD0B54"/>
    <w:rsid w:val="00CD1641"/>
    <w:rsid w:val="00CD169C"/>
    <w:rsid w:val="00CD2CC9"/>
    <w:rsid w:val="00CD3914"/>
    <w:rsid w:val="00CD52C1"/>
    <w:rsid w:val="00CD543F"/>
    <w:rsid w:val="00CD56E3"/>
    <w:rsid w:val="00CD5819"/>
    <w:rsid w:val="00CD66A7"/>
    <w:rsid w:val="00CD674A"/>
    <w:rsid w:val="00CD6EF5"/>
    <w:rsid w:val="00CD7BE3"/>
    <w:rsid w:val="00CD7F62"/>
    <w:rsid w:val="00CE025F"/>
    <w:rsid w:val="00CE05CA"/>
    <w:rsid w:val="00CE0DB1"/>
    <w:rsid w:val="00CE10A6"/>
    <w:rsid w:val="00CE198D"/>
    <w:rsid w:val="00CE20C3"/>
    <w:rsid w:val="00CE27E5"/>
    <w:rsid w:val="00CE2B52"/>
    <w:rsid w:val="00CE2F71"/>
    <w:rsid w:val="00CE3118"/>
    <w:rsid w:val="00CE3568"/>
    <w:rsid w:val="00CE3A12"/>
    <w:rsid w:val="00CE472A"/>
    <w:rsid w:val="00CE487A"/>
    <w:rsid w:val="00CE5008"/>
    <w:rsid w:val="00CE5037"/>
    <w:rsid w:val="00CE506C"/>
    <w:rsid w:val="00CE5CB8"/>
    <w:rsid w:val="00CE5D07"/>
    <w:rsid w:val="00CE5DB2"/>
    <w:rsid w:val="00CE6452"/>
    <w:rsid w:val="00CE64AA"/>
    <w:rsid w:val="00CE68FB"/>
    <w:rsid w:val="00CE7542"/>
    <w:rsid w:val="00CE7A11"/>
    <w:rsid w:val="00CE7E37"/>
    <w:rsid w:val="00CF016C"/>
    <w:rsid w:val="00CF01AB"/>
    <w:rsid w:val="00CF0256"/>
    <w:rsid w:val="00CF0BC3"/>
    <w:rsid w:val="00CF0DF6"/>
    <w:rsid w:val="00CF0E10"/>
    <w:rsid w:val="00CF1256"/>
    <w:rsid w:val="00CF168E"/>
    <w:rsid w:val="00CF172C"/>
    <w:rsid w:val="00CF1809"/>
    <w:rsid w:val="00CF1BE5"/>
    <w:rsid w:val="00CF2DA6"/>
    <w:rsid w:val="00CF3145"/>
    <w:rsid w:val="00CF4222"/>
    <w:rsid w:val="00CF445C"/>
    <w:rsid w:val="00CF4479"/>
    <w:rsid w:val="00CF4C2E"/>
    <w:rsid w:val="00CF4E09"/>
    <w:rsid w:val="00CF4FAB"/>
    <w:rsid w:val="00CF505C"/>
    <w:rsid w:val="00CF536B"/>
    <w:rsid w:val="00CF58EA"/>
    <w:rsid w:val="00CF6005"/>
    <w:rsid w:val="00CF6776"/>
    <w:rsid w:val="00CF73A7"/>
    <w:rsid w:val="00CF75C2"/>
    <w:rsid w:val="00CF76B7"/>
    <w:rsid w:val="00CF7B0D"/>
    <w:rsid w:val="00CF7B25"/>
    <w:rsid w:val="00CF7CD9"/>
    <w:rsid w:val="00D00252"/>
    <w:rsid w:val="00D00431"/>
    <w:rsid w:val="00D01483"/>
    <w:rsid w:val="00D01B9C"/>
    <w:rsid w:val="00D02ABD"/>
    <w:rsid w:val="00D04148"/>
    <w:rsid w:val="00D04AEE"/>
    <w:rsid w:val="00D04EE7"/>
    <w:rsid w:val="00D055F1"/>
    <w:rsid w:val="00D057DD"/>
    <w:rsid w:val="00D05855"/>
    <w:rsid w:val="00D0587A"/>
    <w:rsid w:val="00D05974"/>
    <w:rsid w:val="00D06080"/>
    <w:rsid w:val="00D06749"/>
    <w:rsid w:val="00D06961"/>
    <w:rsid w:val="00D06DFD"/>
    <w:rsid w:val="00D0708F"/>
    <w:rsid w:val="00D07149"/>
    <w:rsid w:val="00D07F57"/>
    <w:rsid w:val="00D10A0F"/>
    <w:rsid w:val="00D10D6F"/>
    <w:rsid w:val="00D11BE7"/>
    <w:rsid w:val="00D11C87"/>
    <w:rsid w:val="00D121EE"/>
    <w:rsid w:val="00D122FB"/>
    <w:rsid w:val="00D1272C"/>
    <w:rsid w:val="00D12CC7"/>
    <w:rsid w:val="00D13244"/>
    <w:rsid w:val="00D1372C"/>
    <w:rsid w:val="00D138EE"/>
    <w:rsid w:val="00D14061"/>
    <w:rsid w:val="00D1493A"/>
    <w:rsid w:val="00D14E01"/>
    <w:rsid w:val="00D1661F"/>
    <w:rsid w:val="00D170B9"/>
    <w:rsid w:val="00D1711A"/>
    <w:rsid w:val="00D17934"/>
    <w:rsid w:val="00D201EB"/>
    <w:rsid w:val="00D20646"/>
    <w:rsid w:val="00D217FA"/>
    <w:rsid w:val="00D21F81"/>
    <w:rsid w:val="00D228DC"/>
    <w:rsid w:val="00D22B8A"/>
    <w:rsid w:val="00D22E9D"/>
    <w:rsid w:val="00D23368"/>
    <w:rsid w:val="00D23DB6"/>
    <w:rsid w:val="00D24A97"/>
    <w:rsid w:val="00D24FD4"/>
    <w:rsid w:val="00D26247"/>
    <w:rsid w:val="00D26A9D"/>
    <w:rsid w:val="00D26B13"/>
    <w:rsid w:val="00D26CE8"/>
    <w:rsid w:val="00D27497"/>
    <w:rsid w:val="00D274F8"/>
    <w:rsid w:val="00D2766C"/>
    <w:rsid w:val="00D27945"/>
    <w:rsid w:val="00D27DB3"/>
    <w:rsid w:val="00D27E73"/>
    <w:rsid w:val="00D304AF"/>
    <w:rsid w:val="00D305B4"/>
    <w:rsid w:val="00D3092D"/>
    <w:rsid w:val="00D30E4E"/>
    <w:rsid w:val="00D31281"/>
    <w:rsid w:val="00D31A45"/>
    <w:rsid w:val="00D32197"/>
    <w:rsid w:val="00D324D7"/>
    <w:rsid w:val="00D32826"/>
    <w:rsid w:val="00D32ECE"/>
    <w:rsid w:val="00D33025"/>
    <w:rsid w:val="00D330D3"/>
    <w:rsid w:val="00D3339D"/>
    <w:rsid w:val="00D33CEA"/>
    <w:rsid w:val="00D343D6"/>
    <w:rsid w:val="00D34B39"/>
    <w:rsid w:val="00D34B92"/>
    <w:rsid w:val="00D36172"/>
    <w:rsid w:val="00D3637C"/>
    <w:rsid w:val="00D3662F"/>
    <w:rsid w:val="00D37677"/>
    <w:rsid w:val="00D3789B"/>
    <w:rsid w:val="00D40FF3"/>
    <w:rsid w:val="00D418DC"/>
    <w:rsid w:val="00D41AB3"/>
    <w:rsid w:val="00D41DEA"/>
    <w:rsid w:val="00D426A6"/>
    <w:rsid w:val="00D42EED"/>
    <w:rsid w:val="00D430A4"/>
    <w:rsid w:val="00D433A8"/>
    <w:rsid w:val="00D4370A"/>
    <w:rsid w:val="00D438C5"/>
    <w:rsid w:val="00D43937"/>
    <w:rsid w:val="00D43B4E"/>
    <w:rsid w:val="00D45376"/>
    <w:rsid w:val="00D453A4"/>
    <w:rsid w:val="00D45547"/>
    <w:rsid w:val="00D4585F"/>
    <w:rsid w:val="00D46109"/>
    <w:rsid w:val="00D463F1"/>
    <w:rsid w:val="00D46B8C"/>
    <w:rsid w:val="00D46E90"/>
    <w:rsid w:val="00D4730D"/>
    <w:rsid w:val="00D50A45"/>
    <w:rsid w:val="00D50AB4"/>
    <w:rsid w:val="00D50B39"/>
    <w:rsid w:val="00D50CA7"/>
    <w:rsid w:val="00D50EF3"/>
    <w:rsid w:val="00D51317"/>
    <w:rsid w:val="00D51DA9"/>
    <w:rsid w:val="00D5241A"/>
    <w:rsid w:val="00D52C4C"/>
    <w:rsid w:val="00D52FEF"/>
    <w:rsid w:val="00D53438"/>
    <w:rsid w:val="00D536A1"/>
    <w:rsid w:val="00D53CF8"/>
    <w:rsid w:val="00D5419A"/>
    <w:rsid w:val="00D55D0C"/>
    <w:rsid w:val="00D55FDD"/>
    <w:rsid w:val="00D563EC"/>
    <w:rsid w:val="00D574A9"/>
    <w:rsid w:val="00D57846"/>
    <w:rsid w:val="00D57D00"/>
    <w:rsid w:val="00D57F11"/>
    <w:rsid w:val="00D606B1"/>
    <w:rsid w:val="00D60879"/>
    <w:rsid w:val="00D60CD7"/>
    <w:rsid w:val="00D61540"/>
    <w:rsid w:val="00D61B28"/>
    <w:rsid w:val="00D620A2"/>
    <w:rsid w:val="00D62715"/>
    <w:rsid w:val="00D6274F"/>
    <w:rsid w:val="00D62D18"/>
    <w:rsid w:val="00D638EA"/>
    <w:rsid w:val="00D63C17"/>
    <w:rsid w:val="00D63C1B"/>
    <w:rsid w:val="00D63D3F"/>
    <w:rsid w:val="00D6405A"/>
    <w:rsid w:val="00D64372"/>
    <w:rsid w:val="00D64BB6"/>
    <w:rsid w:val="00D64CE2"/>
    <w:rsid w:val="00D66826"/>
    <w:rsid w:val="00D66BA4"/>
    <w:rsid w:val="00D66D2C"/>
    <w:rsid w:val="00D66F8E"/>
    <w:rsid w:val="00D6740B"/>
    <w:rsid w:val="00D67612"/>
    <w:rsid w:val="00D67BA5"/>
    <w:rsid w:val="00D67E9A"/>
    <w:rsid w:val="00D70320"/>
    <w:rsid w:val="00D703B7"/>
    <w:rsid w:val="00D7071F"/>
    <w:rsid w:val="00D70DED"/>
    <w:rsid w:val="00D71C35"/>
    <w:rsid w:val="00D721A9"/>
    <w:rsid w:val="00D72A92"/>
    <w:rsid w:val="00D72AAC"/>
    <w:rsid w:val="00D72AE7"/>
    <w:rsid w:val="00D735C6"/>
    <w:rsid w:val="00D739EA"/>
    <w:rsid w:val="00D73DE3"/>
    <w:rsid w:val="00D743F7"/>
    <w:rsid w:val="00D74BED"/>
    <w:rsid w:val="00D758DF"/>
    <w:rsid w:val="00D75974"/>
    <w:rsid w:val="00D75A5E"/>
    <w:rsid w:val="00D765AB"/>
    <w:rsid w:val="00D76865"/>
    <w:rsid w:val="00D76B17"/>
    <w:rsid w:val="00D77FF1"/>
    <w:rsid w:val="00D801DA"/>
    <w:rsid w:val="00D80363"/>
    <w:rsid w:val="00D80ADE"/>
    <w:rsid w:val="00D80B92"/>
    <w:rsid w:val="00D816B3"/>
    <w:rsid w:val="00D81D11"/>
    <w:rsid w:val="00D823C9"/>
    <w:rsid w:val="00D825A3"/>
    <w:rsid w:val="00D82A08"/>
    <w:rsid w:val="00D82EEE"/>
    <w:rsid w:val="00D831C9"/>
    <w:rsid w:val="00D8365A"/>
    <w:rsid w:val="00D83F0D"/>
    <w:rsid w:val="00D84C2A"/>
    <w:rsid w:val="00D84CD3"/>
    <w:rsid w:val="00D858EB"/>
    <w:rsid w:val="00D875F1"/>
    <w:rsid w:val="00D87757"/>
    <w:rsid w:val="00D87B0E"/>
    <w:rsid w:val="00D87B2F"/>
    <w:rsid w:val="00D87E88"/>
    <w:rsid w:val="00D90151"/>
    <w:rsid w:val="00D90362"/>
    <w:rsid w:val="00D91116"/>
    <w:rsid w:val="00D92227"/>
    <w:rsid w:val="00D9245E"/>
    <w:rsid w:val="00D9302F"/>
    <w:rsid w:val="00D93889"/>
    <w:rsid w:val="00D93B26"/>
    <w:rsid w:val="00D94336"/>
    <w:rsid w:val="00D94751"/>
    <w:rsid w:val="00D94BB7"/>
    <w:rsid w:val="00D95D96"/>
    <w:rsid w:val="00D961DD"/>
    <w:rsid w:val="00D96464"/>
    <w:rsid w:val="00D966CD"/>
    <w:rsid w:val="00D96AB6"/>
    <w:rsid w:val="00D975B8"/>
    <w:rsid w:val="00D97A5E"/>
    <w:rsid w:val="00D97DEE"/>
    <w:rsid w:val="00D97E14"/>
    <w:rsid w:val="00DA01BD"/>
    <w:rsid w:val="00DA0C86"/>
    <w:rsid w:val="00DA1E99"/>
    <w:rsid w:val="00DA240F"/>
    <w:rsid w:val="00DA2765"/>
    <w:rsid w:val="00DA2947"/>
    <w:rsid w:val="00DA2C8A"/>
    <w:rsid w:val="00DA307B"/>
    <w:rsid w:val="00DA35D4"/>
    <w:rsid w:val="00DA398F"/>
    <w:rsid w:val="00DA4E3B"/>
    <w:rsid w:val="00DA54E1"/>
    <w:rsid w:val="00DA5C96"/>
    <w:rsid w:val="00DA67A5"/>
    <w:rsid w:val="00DA6D17"/>
    <w:rsid w:val="00DA725C"/>
    <w:rsid w:val="00DA732D"/>
    <w:rsid w:val="00DA7B4C"/>
    <w:rsid w:val="00DA7D5A"/>
    <w:rsid w:val="00DA7E3C"/>
    <w:rsid w:val="00DB03CA"/>
    <w:rsid w:val="00DB03CC"/>
    <w:rsid w:val="00DB0757"/>
    <w:rsid w:val="00DB2612"/>
    <w:rsid w:val="00DB2721"/>
    <w:rsid w:val="00DB27E5"/>
    <w:rsid w:val="00DB29D2"/>
    <w:rsid w:val="00DB2A1B"/>
    <w:rsid w:val="00DB2F40"/>
    <w:rsid w:val="00DB3AA3"/>
    <w:rsid w:val="00DB4877"/>
    <w:rsid w:val="00DB4C3C"/>
    <w:rsid w:val="00DB4C84"/>
    <w:rsid w:val="00DB5306"/>
    <w:rsid w:val="00DB564F"/>
    <w:rsid w:val="00DB59A5"/>
    <w:rsid w:val="00DB5DFC"/>
    <w:rsid w:val="00DB63BD"/>
    <w:rsid w:val="00DB69E3"/>
    <w:rsid w:val="00DB7084"/>
    <w:rsid w:val="00DB73FC"/>
    <w:rsid w:val="00DC0A2C"/>
    <w:rsid w:val="00DC2163"/>
    <w:rsid w:val="00DC2441"/>
    <w:rsid w:val="00DC2E9E"/>
    <w:rsid w:val="00DC3632"/>
    <w:rsid w:val="00DC371F"/>
    <w:rsid w:val="00DC4C08"/>
    <w:rsid w:val="00DC506E"/>
    <w:rsid w:val="00DC5770"/>
    <w:rsid w:val="00DC5D0A"/>
    <w:rsid w:val="00DC6041"/>
    <w:rsid w:val="00DC6698"/>
    <w:rsid w:val="00DC74C0"/>
    <w:rsid w:val="00DC7A66"/>
    <w:rsid w:val="00DD0593"/>
    <w:rsid w:val="00DD082E"/>
    <w:rsid w:val="00DD1343"/>
    <w:rsid w:val="00DD1FFC"/>
    <w:rsid w:val="00DD2B09"/>
    <w:rsid w:val="00DD2E14"/>
    <w:rsid w:val="00DD3024"/>
    <w:rsid w:val="00DD35AC"/>
    <w:rsid w:val="00DD3763"/>
    <w:rsid w:val="00DD3D9D"/>
    <w:rsid w:val="00DD4108"/>
    <w:rsid w:val="00DD4647"/>
    <w:rsid w:val="00DD4EAA"/>
    <w:rsid w:val="00DD5812"/>
    <w:rsid w:val="00DD6453"/>
    <w:rsid w:val="00DD64D7"/>
    <w:rsid w:val="00DD6E23"/>
    <w:rsid w:val="00DD7456"/>
    <w:rsid w:val="00DD781E"/>
    <w:rsid w:val="00DD9C66"/>
    <w:rsid w:val="00DE02EA"/>
    <w:rsid w:val="00DE043F"/>
    <w:rsid w:val="00DE04C0"/>
    <w:rsid w:val="00DE05DD"/>
    <w:rsid w:val="00DE0684"/>
    <w:rsid w:val="00DE0851"/>
    <w:rsid w:val="00DE0AFA"/>
    <w:rsid w:val="00DE173D"/>
    <w:rsid w:val="00DE17B1"/>
    <w:rsid w:val="00DE186D"/>
    <w:rsid w:val="00DE19B0"/>
    <w:rsid w:val="00DE1D89"/>
    <w:rsid w:val="00DE1FBD"/>
    <w:rsid w:val="00DE2442"/>
    <w:rsid w:val="00DE2608"/>
    <w:rsid w:val="00DE29E7"/>
    <w:rsid w:val="00DE2CEC"/>
    <w:rsid w:val="00DE4876"/>
    <w:rsid w:val="00DE4917"/>
    <w:rsid w:val="00DE4AD1"/>
    <w:rsid w:val="00DE4D0D"/>
    <w:rsid w:val="00DE5026"/>
    <w:rsid w:val="00DE51F0"/>
    <w:rsid w:val="00DE52E6"/>
    <w:rsid w:val="00DE57A7"/>
    <w:rsid w:val="00DE5916"/>
    <w:rsid w:val="00DE5CE1"/>
    <w:rsid w:val="00DE71EF"/>
    <w:rsid w:val="00DF06B7"/>
    <w:rsid w:val="00DF06DD"/>
    <w:rsid w:val="00DF130B"/>
    <w:rsid w:val="00DF1EB4"/>
    <w:rsid w:val="00DF23C0"/>
    <w:rsid w:val="00DF23E9"/>
    <w:rsid w:val="00DF241D"/>
    <w:rsid w:val="00DF3592"/>
    <w:rsid w:val="00DF359D"/>
    <w:rsid w:val="00DF3FEE"/>
    <w:rsid w:val="00DF4679"/>
    <w:rsid w:val="00DF4EE2"/>
    <w:rsid w:val="00DF50F1"/>
    <w:rsid w:val="00DF54DB"/>
    <w:rsid w:val="00DF58ED"/>
    <w:rsid w:val="00DF5E59"/>
    <w:rsid w:val="00DF6377"/>
    <w:rsid w:val="00DF6D8B"/>
    <w:rsid w:val="00DF7EA5"/>
    <w:rsid w:val="00E004A9"/>
    <w:rsid w:val="00E006A6"/>
    <w:rsid w:val="00E00A13"/>
    <w:rsid w:val="00E00A1F"/>
    <w:rsid w:val="00E014DC"/>
    <w:rsid w:val="00E01574"/>
    <w:rsid w:val="00E024CF"/>
    <w:rsid w:val="00E02597"/>
    <w:rsid w:val="00E04925"/>
    <w:rsid w:val="00E04A67"/>
    <w:rsid w:val="00E0513C"/>
    <w:rsid w:val="00E05B0F"/>
    <w:rsid w:val="00E06B0E"/>
    <w:rsid w:val="00E06E59"/>
    <w:rsid w:val="00E06F82"/>
    <w:rsid w:val="00E0761D"/>
    <w:rsid w:val="00E105FE"/>
    <w:rsid w:val="00E109D4"/>
    <w:rsid w:val="00E11092"/>
    <w:rsid w:val="00E116C3"/>
    <w:rsid w:val="00E117EF"/>
    <w:rsid w:val="00E12174"/>
    <w:rsid w:val="00E12E91"/>
    <w:rsid w:val="00E13CDA"/>
    <w:rsid w:val="00E13DDA"/>
    <w:rsid w:val="00E1441D"/>
    <w:rsid w:val="00E14A78"/>
    <w:rsid w:val="00E14B4C"/>
    <w:rsid w:val="00E16463"/>
    <w:rsid w:val="00E164FD"/>
    <w:rsid w:val="00E16946"/>
    <w:rsid w:val="00E171DA"/>
    <w:rsid w:val="00E175DB"/>
    <w:rsid w:val="00E177F0"/>
    <w:rsid w:val="00E17853"/>
    <w:rsid w:val="00E17C7A"/>
    <w:rsid w:val="00E17E47"/>
    <w:rsid w:val="00E202B2"/>
    <w:rsid w:val="00E20754"/>
    <w:rsid w:val="00E20E83"/>
    <w:rsid w:val="00E20EEC"/>
    <w:rsid w:val="00E21052"/>
    <w:rsid w:val="00E2145B"/>
    <w:rsid w:val="00E21DA4"/>
    <w:rsid w:val="00E21EF4"/>
    <w:rsid w:val="00E229EE"/>
    <w:rsid w:val="00E23767"/>
    <w:rsid w:val="00E23A1C"/>
    <w:rsid w:val="00E23AF3"/>
    <w:rsid w:val="00E23EE8"/>
    <w:rsid w:val="00E24244"/>
    <w:rsid w:val="00E2435F"/>
    <w:rsid w:val="00E256D1"/>
    <w:rsid w:val="00E2659E"/>
    <w:rsid w:val="00E26877"/>
    <w:rsid w:val="00E26921"/>
    <w:rsid w:val="00E274CD"/>
    <w:rsid w:val="00E27774"/>
    <w:rsid w:val="00E27DC0"/>
    <w:rsid w:val="00E308D4"/>
    <w:rsid w:val="00E31343"/>
    <w:rsid w:val="00E31A91"/>
    <w:rsid w:val="00E32160"/>
    <w:rsid w:val="00E323A8"/>
    <w:rsid w:val="00E328BD"/>
    <w:rsid w:val="00E329B6"/>
    <w:rsid w:val="00E32E1D"/>
    <w:rsid w:val="00E3369A"/>
    <w:rsid w:val="00E3474C"/>
    <w:rsid w:val="00E3569B"/>
    <w:rsid w:val="00E359C7"/>
    <w:rsid w:val="00E35A40"/>
    <w:rsid w:val="00E365B6"/>
    <w:rsid w:val="00E37312"/>
    <w:rsid w:val="00E41F68"/>
    <w:rsid w:val="00E426AB"/>
    <w:rsid w:val="00E42EC6"/>
    <w:rsid w:val="00E430D1"/>
    <w:rsid w:val="00E43AFE"/>
    <w:rsid w:val="00E43D7D"/>
    <w:rsid w:val="00E43F94"/>
    <w:rsid w:val="00E45080"/>
    <w:rsid w:val="00E4532C"/>
    <w:rsid w:val="00E454E5"/>
    <w:rsid w:val="00E46300"/>
    <w:rsid w:val="00E46321"/>
    <w:rsid w:val="00E463B7"/>
    <w:rsid w:val="00E464DA"/>
    <w:rsid w:val="00E465F2"/>
    <w:rsid w:val="00E46668"/>
    <w:rsid w:val="00E50972"/>
    <w:rsid w:val="00E50CA2"/>
    <w:rsid w:val="00E51556"/>
    <w:rsid w:val="00E51A2A"/>
    <w:rsid w:val="00E51F66"/>
    <w:rsid w:val="00E525FC"/>
    <w:rsid w:val="00E52788"/>
    <w:rsid w:val="00E5279A"/>
    <w:rsid w:val="00E52B0F"/>
    <w:rsid w:val="00E53635"/>
    <w:rsid w:val="00E53C4A"/>
    <w:rsid w:val="00E54086"/>
    <w:rsid w:val="00E54442"/>
    <w:rsid w:val="00E54520"/>
    <w:rsid w:val="00E559CA"/>
    <w:rsid w:val="00E55B13"/>
    <w:rsid w:val="00E55BB4"/>
    <w:rsid w:val="00E56514"/>
    <w:rsid w:val="00E56ABC"/>
    <w:rsid w:val="00E56D28"/>
    <w:rsid w:val="00E56FE9"/>
    <w:rsid w:val="00E5708E"/>
    <w:rsid w:val="00E60064"/>
    <w:rsid w:val="00E600A0"/>
    <w:rsid w:val="00E604B8"/>
    <w:rsid w:val="00E606E8"/>
    <w:rsid w:val="00E60A52"/>
    <w:rsid w:val="00E61099"/>
    <w:rsid w:val="00E61272"/>
    <w:rsid w:val="00E61998"/>
    <w:rsid w:val="00E61C61"/>
    <w:rsid w:val="00E63047"/>
    <w:rsid w:val="00E636CF"/>
    <w:rsid w:val="00E637A7"/>
    <w:rsid w:val="00E641A5"/>
    <w:rsid w:val="00E642FE"/>
    <w:rsid w:val="00E64895"/>
    <w:rsid w:val="00E64EAA"/>
    <w:rsid w:val="00E659CF"/>
    <w:rsid w:val="00E65E3E"/>
    <w:rsid w:val="00E66720"/>
    <w:rsid w:val="00E66CAE"/>
    <w:rsid w:val="00E675F0"/>
    <w:rsid w:val="00E70C2E"/>
    <w:rsid w:val="00E70DB9"/>
    <w:rsid w:val="00E710B6"/>
    <w:rsid w:val="00E71C86"/>
    <w:rsid w:val="00E71CFD"/>
    <w:rsid w:val="00E725E3"/>
    <w:rsid w:val="00E72C13"/>
    <w:rsid w:val="00E7319F"/>
    <w:rsid w:val="00E7349A"/>
    <w:rsid w:val="00E7362D"/>
    <w:rsid w:val="00E73795"/>
    <w:rsid w:val="00E74164"/>
    <w:rsid w:val="00E741E9"/>
    <w:rsid w:val="00E74D88"/>
    <w:rsid w:val="00E74FDD"/>
    <w:rsid w:val="00E75000"/>
    <w:rsid w:val="00E75278"/>
    <w:rsid w:val="00E75366"/>
    <w:rsid w:val="00E75DD6"/>
    <w:rsid w:val="00E76C6B"/>
    <w:rsid w:val="00E76E07"/>
    <w:rsid w:val="00E76FE4"/>
    <w:rsid w:val="00E80199"/>
    <w:rsid w:val="00E802CD"/>
    <w:rsid w:val="00E80797"/>
    <w:rsid w:val="00E80ABC"/>
    <w:rsid w:val="00E81096"/>
    <w:rsid w:val="00E8110C"/>
    <w:rsid w:val="00E812CB"/>
    <w:rsid w:val="00E81E30"/>
    <w:rsid w:val="00E829FA"/>
    <w:rsid w:val="00E837B1"/>
    <w:rsid w:val="00E84DFD"/>
    <w:rsid w:val="00E85041"/>
    <w:rsid w:val="00E851D7"/>
    <w:rsid w:val="00E85428"/>
    <w:rsid w:val="00E85518"/>
    <w:rsid w:val="00E85B9C"/>
    <w:rsid w:val="00E86A3E"/>
    <w:rsid w:val="00E86CF2"/>
    <w:rsid w:val="00E86E48"/>
    <w:rsid w:val="00E9007A"/>
    <w:rsid w:val="00E901E6"/>
    <w:rsid w:val="00E902EB"/>
    <w:rsid w:val="00E90C94"/>
    <w:rsid w:val="00E91262"/>
    <w:rsid w:val="00E9162C"/>
    <w:rsid w:val="00E9260D"/>
    <w:rsid w:val="00E92B2E"/>
    <w:rsid w:val="00E932E9"/>
    <w:rsid w:val="00E935FF"/>
    <w:rsid w:val="00E9466A"/>
    <w:rsid w:val="00E95C70"/>
    <w:rsid w:val="00E95ED7"/>
    <w:rsid w:val="00E961E0"/>
    <w:rsid w:val="00E9648D"/>
    <w:rsid w:val="00E965CB"/>
    <w:rsid w:val="00E97782"/>
    <w:rsid w:val="00E9790E"/>
    <w:rsid w:val="00E97ED1"/>
    <w:rsid w:val="00EA09F9"/>
    <w:rsid w:val="00EA140D"/>
    <w:rsid w:val="00EA1815"/>
    <w:rsid w:val="00EA26AF"/>
    <w:rsid w:val="00EA3CDC"/>
    <w:rsid w:val="00EA3ED7"/>
    <w:rsid w:val="00EA4926"/>
    <w:rsid w:val="00EA6CD1"/>
    <w:rsid w:val="00EB0895"/>
    <w:rsid w:val="00EB0900"/>
    <w:rsid w:val="00EB0E43"/>
    <w:rsid w:val="00EB101C"/>
    <w:rsid w:val="00EB128C"/>
    <w:rsid w:val="00EB1AE9"/>
    <w:rsid w:val="00EB1D76"/>
    <w:rsid w:val="00EB35DD"/>
    <w:rsid w:val="00EB383F"/>
    <w:rsid w:val="00EB4889"/>
    <w:rsid w:val="00EB4CBD"/>
    <w:rsid w:val="00EB5A82"/>
    <w:rsid w:val="00EB5C0B"/>
    <w:rsid w:val="00EB65B2"/>
    <w:rsid w:val="00EB6688"/>
    <w:rsid w:val="00EB7ABD"/>
    <w:rsid w:val="00EC06FF"/>
    <w:rsid w:val="00EC10D1"/>
    <w:rsid w:val="00EC1512"/>
    <w:rsid w:val="00EC18FA"/>
    <w:rsid w:val="00EC235A"/>
    <w:rsid w:val="00EC35A8"/>
    <w:rsid w:val="00EC380D"/>
    <w:rsid w:val="00EC5DF4"/>
    <w:rsid w:val="00EC6A76"/>
    <w:rsid w:val="00EC6B96"/>
    <w:rsid w:val="00EC6B9E"/>
    <w:rsid w:val="00EC7204"/>
    <w:rsid w:val="00EC76AC"/>
    <w:rsid w:val="00EC76EB"/>
    <w:rsid w:val="00EC78A1"/>
    <w:rsid w:val="00EC7C0D"/>
    <w:rsid w:val="00EC7D03"/>
    <w:rsid w:val="00ED01E4"/>
    <w:rsid w:val="00ED031D"/>
    <w:rsid w:val="00ED03D2"/>
    <w:rsid w:val="00ED0EBC"/>
    <w:rsid w:val="00ED0EFF"/>
    <w:rsid w:val="00ED1087"/>
    <w:rsid w:val="00ED125D"/>
    <w:rsid w:val="00ED1DBF"/>
    <w:rsid w:val="00ED26AC"/>
    <w:rsid w:val="00ED29EC"/>
    <w:rsid w:val="00ED3322"/>
    <w:rsid w:val="00ED4122"/>
    <w:rsid w:val="00ED435E"/>
    <w:rsid w:val="00ED456C"/>
    <w:rsid w:val="00ED5799"/>
    <w:rsid w:val="00ED5FC2"/>
    <w:rsid w:val="00ED61C0"/>
    <w:rsid w:val="00ED6559"/>
    <w:rsid w:val="00ED6C1E"/>
    <w:rsid w:val="00ED754F"/>
    <w:rsid w:val="00ED7785"/>
    <w:rsid w:val="00ED7E09"/>
    <w:rsid w:val="00ED7F37"/>
    <w:rsid w:val="00EE0778"/>
    <w:rsid w:val="00EE08A9"/>
    <w:rsid w:val="00EE0D46"/>
    <w:rsid w:val="00EE0D65"/>
    <w:rsid w:val="00EE0E67"/>
    <w:rsid w:val="00EE1535"/>
    <w:rsid w:val="00EE1D7F"/>
    <w:rsid w:val="00EE217A"/>
    <w:rsid w:val="00EE25EE"/>
    <w:rsid w:val="00EE2689"/>
    <w:rsid w:val="00EE3511"/>
    <w:rsid w:val="00EE4A55"/>
    <w:rsid w:val="00EE4D93"/>
    <w:rsid w:val="00EE4FDE"/>
    <w:rsid w:val="00EE56F9"/>
    <w:rsid w:val="00EE57A9"/>
    <w:rsid w:val="00EE5870"/>
    <w:rsid w:val="00EE5EC9"/>
    <w:rsid w:val="00EE5FD1"/>
    <w:rsid w:val="00EE60A9"/>
    <w:rsid w:val="00EE6506"/>
    <w:rsid w:val="00EE759A"/>
    <w:rsid w:val="00EE769B"/>
    <w:rsid w:val="00EE7A82"/>
    <w:rsid w:val="00EE7D58"/>
    <w:rsid w:val="00EF011C"/>
    <w:rsid w:val="00EF0EF2"/>
    <w:rsid w:val="00EF0F26"/>
    <w:rsid w:val="00EF126E"/>
    <w:rsid w:val="00EF1A79"/>
    <w:rsid w:val="00EF1C94"/>
    <w:rsid w:val="00EF21FA"/>
    <w:rsid w:val="00EF2A36"/>
    <w:rsid w:val="00EF2A66"/>
    <w:rsid w:val="00EF2B8E"/>
    <w:rsid w:val="00EF3DA9"/>
    <w:rsid w:val="00EF4C9C"/>
    <w:rsid w:val="00EF534E"/>
    <w:rsid w:val="00EF5798"/>
    <w:rsid w:val="00EF5804"/>
    <w:rsid w:val="00EF5E5B"/>
    <w:rsid w:val="00EF5F95"/>
    <w:rsid w:val="00EF687B"/>
    <w:rsid w:val="00EF69C9"/>
    <w:rsid w:val="00EF6EB9"/>
    <w:rsid w:val="00EF6F2C"/>
    <w:rsid w:val="00EF7E07"/>
    <w:rsid w:val="00F008E8"/>
    <w:rsid w:val="00F00DC7"/>
    <w:rsid w:val="00F01A3F"/>
    <w:rsid w:val="00F029D5"/>
    <w:rsid w:val="00F02FA7"/>
    <w:rsid w:val="00F03DC0"/>
    <w:rsid w:val="00F04C08"/>
    <w:rsid w:val="00F04C28"/>
    <w:rsid w:val="00F04C8D"/>
    <w:rsid w:val="00F0519B"/>
    <w:rsid w:val="00F055F8"/>
    <w:rsid w:val="00F05C3A"/>
    <w:rsid w:val="00F05C3E"/>
    <w:rsid w:val="00F0623A"/>
    <w:rsid w:val="00F06371"/>
    <w:rsid w:val="00F06667"/>
    <w:rsid w:val="00F06B0F"/>
    <w:rsid w:val="00F06D68"/>
    <w:rsid w:val="00F06F37"/>
    <w:rsid w:val="00F074DD"/>
    <w:rsid w:val="00F0E22C"/>
    <w:rsid w:val="00F10060"/>
    <w:rsid w:val="00F10490"/>
    <w:rsid w:val="00F109F0"/>
    <w:rsid w:val="00F10E25"/>
    <w:rsid w:val="00F10F56"/>
    <w:rsid w:val="00F110E0"/>
    <w:rsid w:val="00F118F9"/>
    <w:rsid w:val="00F1290E"/>
    <w:rsid w:val="00F13CFB"/>
    <w:rsid w:val="00F13F25"/>
    <w:rsid w:val="00F146B3"/>
    <w:rsid w:val="00F14A67"/>
    <w:rsid w:val="00F14CD7"/>
    <w:rsid w:val="00F160E7"/>
    <w:rsid w:val="00F16A61"/>
    <w:rsid w:val="00F17CC6"/>
    <w:rsid w:val="00F206C4"/>
    <w:rsid w:val="00F2227A"/>
    <w:rsid w:val="00F22DB2"/>
    <w:rsid w:val="00F2418A"/>
    <w:rsid w:val="00F241E6"/>
    <w:rsid w:val="00F255E9"/>
    <w:rsid w:val="00F25A5A"/>
    <w:rsid w:val="00F25CF8"/>
    <w:rsid w:val="00F25FD5"/>
    <w:rsid w:val="00F26B21"/>
    <w:rsid w:val="00F271D1"/>
    <w:rsid w:val="00F2757C"/>
    <w:rsid w:val="00F27665"/>
    <w:rsid w:val="00F27E9B"/>
    <w:rsid w:val="00F3055B"/>
    <w:rsid w:val="00F3056A"/>
    <w:rsid w:val="00F308F1"/>
    <w:rsid w:val="00F30D6B"/>
    <w:rsid w:val="00F31AF8"/>
    <w:rsid w:val="00F32557"/>
    <w:rsid w:val="00F3265E"/>
    <w:rsid w:val="00F334B4"/>
    <w:rsid w:val="00F33A9F"/>
    <w:rsid w:val="00F35EC3"/>
    <w:rsid w:val="00F35FC2"/>
    <w:rsid w:val="00F3671F"/>
    <w:rsid w:val="00F3696D"/>
    <w:rsid w:val="00F3699F"/>
    <w:rsid w:val="00F400A4"/>
    <w:rsid w:val="00F40956"/>
    <w:rsid w:val="00F41F42"/>
    <w:rsid w:val="00F4210C"/>
    <w:rsid w:val="00F427C8"/>
    <w:rsid w:val="00F42BB9"/>
    <w:rsid w:val="00F42D1D"/>
    <w:rsid w:val="00F43683"/>
    <w:rsid w:val="00F44C8B"/>
    <w:rsid w:val="00F45B61"/>
    <w:rsid w:val="00F460E0"/>
    <w:rsid w:val="00F46169"/>
    <w:rsid w:val="00F4616B"/>
    <w:rsid w:val="00F46739"/>
    <w:rsid w:val="00F46784"/>
    <w:rsid w:val="00F467E9"/>
    <w:rsid w:val="00F46ED7"/>
    <w:rsid w:val="00F500B6"/>
    <w:rsid w:val="00F5086B"/>
    <w:rsid w:val="00F50F0D"/>
    <w:rsid w:val="00F51AE0"/>
    <w:rsid w:val="00F51DFC"/>
    <w:rsid w:val="00F52EB9"/>
    <w:rsid w:val="00F535BC"/>
    <w:rsid w:val="00F54B5A"/>
    <w:rsid w:val="00F55F89"/>
    <w:rsid w:val="00F561D4"/>
    <w:rsid w:val="00F56B73"/>
    <w:rsid w:val="00F57689"/>
    <w:rsid w:val="00F57A0D"/>
    <w:rsid w:val="00F57ACF"/>
    <w:rsid w:val="00F60786"/>
    <w:rsid w:val="00F60E1F"/>
    <w:rsid w:val="00F6153C"/>
    <w:rsid w:val="00F6197A"/>
    <w:rsid w:val="00F62C15"/>
    <w:rsid w:val="00F63C4D"/>
    <w:rsid w:val="00F64680"/>
    <w:rsid w:val="00F65419"/>
    <w:rsid w:val="00F66063"/>
    <w:rsid w:val="00F66551"/>
    <w:rsid w:val="00F66B12"/>
    <w:rsid w:val="00F67C57"/>
    <w:rsid w:val="00F67D98"/>
    <w:rsid w:val="00F67FD5"/>
    <w:rsid w:val="00F70749"/>
    <w:rsid w:val="00F71E92"/>
    <w:rsid w:val="00F722A1"/>
    <w:rsid w:val="00F72A0D"/>
    <w:rsid w:val="00F72A37"/>
    <w:rsid w:val="00F7385E"/>
    <w:rsid w:val="00F74C32"/>
    <w:rsid w:val="00F74D99"/>
    <w:rsid w:val="00F75BC8"/>
    <w:rsid w:val="00F75C21"/>
    <w:rsid w:val="00F76BB7"/>
    <w:rsid w:val="00F778F9"/>
    <w:rsid w:val="00F802E2"/>
    <w:rsid w:val="00F8061D"/>
    <w:rsid w:val="00F80849"/>
    <w:rsid w:val="00F80D7A"/>
    <w:rsid w:val="00F81399"/>
    <w:rsid w:val="00F814DF"/>
    <w:rsid w:val="00F81DD2"/>
    <w:rsid w:val="00F82639"/>
    <w:rsid w:val="00F82C8A"/>
    <w:rsid w:val="00F82D08"/>
    <w:rsid w:val="00F83028"/>
    <w:rsid w:val="00F83635"/>
    <w:rsid w:val="00F83A68"/>
    <w:rsid w:val="00F83EA5"/>
    <w:rsid w:val="00F8411F"/>
    <w:rsid w:val="00F842B3"/>
    <w:rsid w:val="00F84442"/>
    <w:rsid w:val="00F8488D"/>
    <w:rsid w:val="00F84FC2"/>
    <w:rsid w:val="00F85B5D"/>
    <w:rsid w:val="00F85E9E"/>
    <w:rsid w:val="00F86243"/>
    <w:rsid w:val="00F86534"/>
    <w:rsid w:val="00F866D9"/>
    <w:rsid w:val="00F8702E"/>
    <w:rsid w:val="00F8773F"/>
    <w:rsid w:val="00F90D46"/>
    <w:rsid w:val="00F91372"/>
    <w:rsid w:val="00F917F1"/>
    <w:rsid w:val="00F91A60"/>
    <w:rsid w:val="00F91F8C"/>
    <w:rsid w:val="00F93925"/>
    <w:rsid w:val="00F93BCC"/>
    <w:rsid w:val="00F9427C"/>
    <w:rsid w:val="00F9477D"/>
    <w:rsid w:val="00F951C5"/>
    <w:rsid w:val="00F9543E"/>
    <w:rsid w:val="00F95C09"/>
    <w:rsid w:val="00F95F63"/>
    <w:rsid w:val="00F96C94"/>
    <w:rsid w:val="00F96CB1"/>
    <w:rsid w:val="00F96D5A"/>
    <w:rsid w:val="00F97493"/>
    <w:rsid w:val="00FA0057"/>
    <w:rsid w:val="00FA1BFB"/>
    <w:rsid w:val="00FA3A20"/>
    <w:rsid w:val="00FA3ACE"/>
    <w:rsid w:val="00FA4F26"/>
    <w:rsid w:val="00FA57B9"/>
    <w:rsid w:val="00FA5855"/>
    <w:rsid w:val="00FA5E03"/>
    <w:rsid w:val="00FA6431"/>
    <w:rsid w:val="00FA6E69"/>
    <w:rsid w:val="00FA71B8"/>
    <w:rsid w:val="00FA7553"/>
    <w:rsid w:val="00FA75DB"/>
    <w:rsid w:val="00FA793F"/>
    <w:rsid w:val="00FA7FA7"/>
    <w:rsid w:val="00FB0298"/>
    <w:rsid w:val="00FB140D"/>
    <w:rsid w:val="00FB1DE4"/>
    <w:rsid w:val="00FB2006"/>
    <w:rsid w:val="00FB259E"/>
    <w:rsid w:val="00FB25E4"/>
    <w:rsid w:val="00FB2EA8"/>
    <w:rsid w:val="00FB3141"/>
    <w:rsid w:val="00FB3BE3"/>
    <w:rsid w:val="00FB459A"/>
    <w:rsid w:val="00FB50BB"/>
    <w:rsid w:val="00FB5237"/>
    <w:rsid w:val="00FB5F0C"/>
    <w:rsid w:val="00FB6223"/>
    <w:rsid w:val="00FB66BA"/>
    <w:rsid w:val="00FB6E9A"/>
    <w:rsid w:val="00FB7A7D"/>
    <w:rsid w:val="00FB7B17"/>
    <w:rsid w:val="00FC05A6"/>
    <w:rsid w:val="00FC141A"/>
    <w:rsid w:val="00FC173F"/>
    <w:rsid w:val="00FC20DF"/>
    <w:rsid w:val="00FC2AF1"/>
    <w:rsid w:val="00FC33F3"/>
    <w:rsid w:val="00FC3D63"/>
    <w:rsid w:val="00FC4D9D"/>
    <w:rsid w:val="00FC51B4"/>
    <w:rsid w:val="00FC67DA"/>
    <w:rsid w:val="00FC6F36"/>
    <w:rsid w:val="00FC6F51"/>
    <w:rsid w:val="00FC71EA"/>
    <w:rsid w:val="00FC7874"/>
    <w:rsid w:val="00FC7AF7"/>
    <w:rsid w:val="00FC7B03"/>
    <w:rsid w:val="00FC7D7B"/>
    <w:rsid w:val="00FD02F5"/>
    <w:rsid w:val="00FD0666"/>
    <w:rsid w:val="00FD0709"/>
    <w:rsid w:val="00FD0BCD"/>
    <w:rsid w:val="00FD17AF"/>
    <w:rsid w:val="00FD2D76"/>
    <w:rsid w:val="00FD3FB0"/>
    <w:rsid w:val="00FD4232"/>
    <w:rsid w:val="00FD46BE"/>
    <w:rsid w:val="00FD4DA7"/>
    <w:rsid w:val="00FD52F4"/>
    <w:rsid w:val="00FD5316"/>
    <w:rsid w:val="00FD5D3E"/>
    <w:rsid w:val="00FD5DE0"/>
    <w:rsid w:val="00FD6030"/>
    <w:rsid w:val="00FD6B5D"/>
    <w:rsid w:val="00FD7B59"/>
    <w:rsid w:val="00FE0DAC"/>
    <w:rsid w:val="00FE252A"/>
    <w:rsid w:val="00FE2AF8"/>
    <w:rsid w:val="00FE2DED"/>
    <w:rsid w:val="00FE34C0"/>
    <w:rsid w:val="00FE3595"/>
    <w:rsid w:val="00FE3FC7"/>
    <w:rsid w:val="00FE48B7"/>
    <w:rsid w:val="00FE4C43"/>
    <w:rsid w:val="00FE5638"/>
    <w:rsid w:val="00FE6477"/>
    <w:rsid w:val="00FF025E"/>
    <w:rsid w:val="00FF0434"/>
    <w:rsid w:val="00FF06A5"/>
    <w:rsid w:val="00FF1021"/>
    <w:rsid w:val="00FF15BE"/>
    <w:rsid w:val="00FF3374"/>
    <w:rsid w:val="00FF3F71"/>
    <w:rsid w:val="00FF3FD2"/>
    <w:rsid w:val="00FF515E"/>
    <w:rsid w:val="00FF5381"/>
    <w:rsid w:val="00FF53A5"/>
    <w:rsid w:val="00FF5D01"/>
    <w:rsid w:val="00FF6B44"/>
    <w:rsid w:val="00FF70A6"/>
    <w:rsid w:val="00FF77A1"/>
    <w:rsid w:val="00FF7A45"/>
    <w:rsid w:val="011A44E5"/>
    <w:rsid w:val="0163B29F"/>
    <w:rsid w:val="017B17FF"/>
    <w:rsid w:val="019A594D"/>
    <w:rsid w:val="019E15FA"/>
    <w:rsid w:val="01BE7B1D"/>
    <w:rsid w:val="01E04F9C"/>
    <w:rsid w:val="021892E9"/>
    <w:rsid w:val="0222D725"/>
    <w:rsid w:val="02276D28"/>
    <w:rsid w:val="02391A5A"/>
    <w:rsid w:val="02770CD8"/>
    <w:rsid w:val="02927EAC"/>
    <w:rsid w:val="02DE8AF3"/>
    <w:rsid w:val="03A3FE82"/>
    <w:rsid w:val="03C05213"/>
    <w:rsid w:val="0409B743"/>
    <w:rsid w:val="0433DE88"/>
    <w:rsid w:val="046AD1A8"/>
    <w:rsid w:val="049F0625"/>
    <w:rsid w:val="04B56ED3"/>
    <w:rsid w:val="04CB632D"/>
    <w:rsid w:val="050D3327"/>
    <w:rsid w:val="056DC1B6"/>
    <w:rsid w:val="058DB485"/>
    <w:rsid w:val="058FFAFD"/>
    <w:rsid w:val="0594BBC0"/>
    <w:rsid w:val="05E9E3BC"/>
    <w:rsid w:val="05FE9BA4"/>
    <w:rsid w:val="06084589"/>
    <w:rsid w:val="0619A09A"/>
    <w:rsid w:val="0627A9E1"/>
    <w:rsid w:val="063EAD2A"/>
    <w:rsid w:val="0661796E"/>
    <w:rsid w:val="06650694"/>
    <w:rsid w:val="07340B78"/>
    <w:rsid w:val="0736C5D2"/>
    <w:rsid w:val="073AEFE2"/>
    <w:rsid w:val="07446DBC"/>
    <w:rsid w:val="074E8CBA"/>
    <w:rsid w:val="0762B01F"/>
    <w:rsid w:val="07B89A17"/>
    <w:rsid w:val="07BEE179"/>
    <w:rsid w:val="07E1EEC6"/>
    <w:rsid w:val="07E87629"/>
    <w:rsid w:val="07F3CC27"/>
    <w:rsid w:val="08118532"/>
    <w:rsid w:val="0824A86A"/>
    <w:rsid w:val="08359CEC"/>
    <w:rsid w:val="0886D846"/>
    <w:rsid w:val="08AFA64E"/>
    <w:rsid w:val="08B6D560"/>
    <w:rsid w:val="08C70923"/>
    <w:rsid w:val="08EC39D4"/>
    <w:rsid w:val="0938E8B0"/>
    <w:rsid w:val="09426EB9"/>
    <w:rsid w:val="094C6635"/>
    <w:rsid w:val="096C34BA"/>
    <w:rsid w:val="096C4E58"/>
    <w:rsid w:val="098B9B9C"/>
    <w:rsid w:val="098D84A8"/>
    <w:rsid w:val="0A26A58C"/>
    <w:rsid w:val="0A3C23AC"/>
    <w:rsid w:val="0A46DDC8"/>
    <w:rsid w:val="0A4ADB54"/>
    <w:rsid w:val="0A7EB521"/>
    <w:rsid w:val="0AAD3A9E"/>
    <w:rsid w:val="0AD4F057"/>
    <w:rsid w:val="0B502889"/>
    <w:rsid w:val="0B9D29AB"/>
    <w:rsid w:val="0BB1238F"/>
    <w:rsid w:val="0BCA85CE"/>
    <w:rsid w:val="0BD2D04A"/>
    <w:rsid w:val="0C1E30DE"/>
    <w:rsid w:val="0C2DE402"/>
    <w:rsid w:val="0C37345B"/>
    <w:rsid w:val="0C7B0159"/>
    <w:rsid w:val="0C8AB215"/>
    <w:rsid w:val="0C93B5D0"/>
    <w:rsid w:val="0CA06DBF"/>
    <w:rsid w:val="0CB8A809"/>
    <w:rsid w:val="0CD9979F"/>
    <w:rsid w:val="0D5192CE"/>
    <w:rsid w:val="0D80C165"/>
    <w:rsid w:val="0D9791D7"/>
    <w:rsid w:val="0DBF37BA"/>
    <w:rsid w:val="0DC54D79"/>
    <w:rsid w:val="0DF78AB4"/>
    <w:rsid w:val="0E407D71"/>
    <w:rsid w:val="0E4A41B6"/>
    <w:rsid w:val="0EA1F761"/>
    <w:rsid w:val="0ED89C94"/>
    <w:rsid w:val="0F3E992C"/>
    <w:rsid w:val="0F806F86"/>
    <w:rsid w:val="0FBB4944"/>
    <w:rsid w:val="104C6435"/>
    <w:rsid w:val="105C0F5C"/>
    <w:rsid w:val="109BBCA3"/>
    <w:rsid w:val="10BFD360"/>
    <w:rsid w:val="10E60710"/>
    <w:rsid w:val="10FE8CD9"/>
    <w:rsid w:val="1103009B"/>
    <w:rsid w:val="11396819"/>
    <w:rsid w:val="113A4E5D"/>
    <w:rsid w:val="11409DD3"/>
    <w:rsid w:val="1263932B"/>
    <w:rsid w:val="12989AA5"/>
    <w:rsid w:val="12A0669B"/>
    <w:rsid w:val="12C99FD3"/>
    <w:rsid w:val="13010F2E"/>
    <w:rsid w:val="133670FA"/>
    <w:rsid w:val="13A2423F"/>
    <w:rsid w:val="13C69535"/>
    <w:rsid w:val="1447BE69"/>
    <w:rsid w:val="1475B6DB"/>
    <w:rsid w:val="14B93102"/>
    <w:rsid w:val="14DD9D32"/>
    <w:rsid w:val="14E3E67F"/>
    <w:rsid w:val="150220DC"/>
    <w:rsid w:val="155B8695"/>
    <w:rsid w:val="157E5BC3"/>
    <w:rsid w:val="15BFF2A1"/>
    <w:rsid w:val="15D42A25"/>
    <w:rsid w:val="15E59111"/>
    <w:rsid w:val="160AD677"/>
    <w:rsid w:val="1666BF28"/>
    <w:rsid w:val="1682BFEE"/>
    <w:rsid w:val="16CFB290"/>
    <w:rsid w:val="171D5AFF"/>
    <w:rsid w:val="172BF5D1"/>
    <w:rsid w:val="1733C513"/>
    <w:rsid w:val="173DF785"/>
    <w:rsid w:val="174B3655"/>
    <w:rsid w:val="176024E7"/>
    <w:rsid w:val="17801B1D"/>
    <w:rsid w:val="17CA9C4F"/>
    <w:rsid w:val="17CFECEE"/>
    <w:rsid w:val="17D7CF40"/>
    <w:rsid w:val="17D95B56"/>
    <w:rsid w:val="1828E2CB"/>
    <w:rsid w:val="18406426"/>
    <w:rsid w:val="18809E64"/>
    <w:rsid w:val="18825F28"/>
    <w:rsid w:val="1890ABE7"/>
    <w:rsid w:val="18AA298F"/>
    <w:rsid w:val="18B16278"/>
    <w:rsid w:val="18C80C74"/>
    <w:rsid w:val="18E63EB7"/>
    <w:rsid w:val="18FA9F90"/>
    <w:rsid w:val="1961010F"/>
    <w:rsid w:val="197E3F48"/>
    <w:rsid w:val="19E4FF31"/>
    <w:rsid w:val="1A08AAEE"/>
    <w:rsid w:val="1A156970"/>
    <w:rsid w:val="1A7D3AEA"/>
    <w:rsid w:val="1AA2C1DD"/>
    <w:rsid w:val="1AA60501"/>
    <w:rsid w:val="1AEA6A3A"/>
    <w:rsid w:val="1B2AB02E"/>
    <w:rsid w:val="1B3D8C80"/>
    <w:rsid w:val="1BE52CF1"/>
    <w:rsid w:val="1BF20927"/>
    <w:rsid w:val="1BFFF93A"/>
    <w:rsid w:val="1C52B66E"/>
    <w:rsid w:val="1C5CA209"/>
    <w:rsid w:val="1C63B955"/>
    <w:rsid w:val="1CD02391"/>
    <w:rsid w:val="1D0FB633"/>
    <w:rsid w:val="1D1A290F"/>
    <w:rsid w:val="1D82AE26"/>
    <w:rsid w:val="1D8D3F3B"/>
    <w:rsid w:val="1D90D506"/>
    <w:rsid w:val="1DC66F21"/>
    <w:rsid w:val="1DD2872C"/>
    <w:rsid w:val="1DE2A87A"/>
    <w:rsid w:val="1DE4E295"/>
    <w:rsid w:val="1E28ACD8"/>
    <w:rsid w:val="1E3FF787"/>
    <w:rsid w:val="1E43638D"/>
    <w:rsid w:val="1E7DEA5B"/>
    <w:rsid w:val="1E7E2936"/>
    <w:rsid w:val="1EAD86C8"/>
    <w:rsid w:val="1EB650E9"/>
    <w:rsid w:val="1EC35F00"/>
    <w:rsid w:val="1F40FAFE"/>
    <w:rsid w:val="1F628754"/>
    <w:rsid w:val="1F929860"/>
    <w:rsid w:val="1FB761FA"/>
    <w:rsid w:val="202E8312"/>
    <w:rsid w:val="2056D4AF"/>
    <w:rsid w:val="20732E0D"/>
    <w:rsid w:val="21034378"/>
    <w:rsid w:val="210A8F62"/>
    <w:rsid w:val="210EFA4F"/>
    <w:rsid w:val="2119321A"/>
    <w:rsid w:val="211FB0E7"/>
    <w:rsid w:val="21206D6C"/>
    <w:rsid w:val="2121833B"/>
    <w:rsid w:val="21238267"/>
    <w:rsid w:val="216C08DE"/>
    <w:rsid w:val="217D47B7"/>
    <w:rsid w:val="219E1888"/>
    <w:rsid w:val="21B3958D"/>
    <w:rsid w:val="2201F099"/>
    <w:rsid w:val="22268A0F"/>
    <w:rsid w:val="22306359"/>
    <w:rsid w:val="224C92D4"/>
    <w:rsid w:val="2285D4CF"/>
    <w:rsid w:val="22F80DC2"/>
    <w:rsid w:val="2304DD39"/>
    <w:rsid w:val="233863A9"/>
    <w:rsid w:val="234876E3"/>
    <w:rsid w:val="237C703B"/>
    <w:rsid w:val="238F54DF"/>
    <w:rsid w:val="239CAD2D"/>
    <w:rsid w:val="23B2AE18"/>
    <w:rsid w:val="23C2FEA0"/>
    <w:rsid w:val="23ED7CA4"/>
    <w:rsid w:val="23F76A4D"/>
    <w:rsid w:val="242CC702"/>
    <w:rsid w:val="242F2EA5"/>
    <w:rsid w:val="246D1352"/>
    <w:rsid w:val="2498D73C"/>
    <w:rsid w:val="24BD0646"/>
    <w:rsid w:val="24C60AC8"/>
    <w:rsid w:val="24CFA02E"/>
    <w:rsid w:val="24E25B50"/>
    <w:rsid w:val="250B59F4"/>
    <w:rsid w:val="250F8925"/>
    <w:rsid w:val="25451611"/>
    <w:rsid w:val="258AEA99"/>
    <w:rsid w:val="25936DFC"/>
    <w:rsid w:val="25A6956E"/>
    <w:rsid w:val="25D0FC97"/>
    <w:rsid w:val="25F66111"/>
    <w:rsid w:val="26000131"/>
    <w:rsid w:val="26096CB6"/>
    <w:rsid w:val="260EDBFF"/>
    <w:rsid w:val="26536D55"/>
    <w:rsid w:val="267603FC"/>
    <w:rsid w:val="26A27421"/>
    <w:rsid w:val="26E91C86"/>
    <w:rsid w:val="2729F384"/>
    <w:rsid w:val="2754C284"/>
    <w:rsid w:val="276C3DB2"/>
    <w:rsid w:val="27795B5C"/>
    <w:rsid w:val="278B7ABF"/>
    <w:rsid w:val="27A9E13A"/>
    <w:rsid w:val="27CDBD6D"/>
    <w:rsid w:val="280977A4"/>
    <w:rsid w:val="2832DF43"/>
    <w:rsid w:val="285030BF"/>
    <w:rsid w:val="288D1D61"/>
    <w:rsid w:val="292B0ADB"/>
    <w:rsid w:val="2966ED3A"/>
    <w:rsid w:val="2985D934"/>
    <w:rsid w:val="299AF4F6"/>
    <w:rsid w:val="29D95066"/>
    <w:rsid w:val="2A489C55"/>
    <w:rsid w:val="2A4E5D5B"/>
    <w:rsid w:val="2A540959"/>
    <w:rsid w:val="2A6800B7"/>
    <w:rsid w:val="2A7F2882"/>
    <w:rsid w:val="2A88D67A"/>
    <w:rsid w:val="2A931F09"/>
    <w:rsid w:val="2A983F84"/>
    <w:rsid w:val="2ACBF9CE"/>
    <w:rsid w:val="2AEFBC1B"/>
    <w:rsid w:val="2B371338"/>
    <w:rsid w:val="2B54F55F"/>
    <w:rsid w:val="2B5F93C6"/>
    <w:rsid w:val="2B63931D"/>
    <w:rsid w:val="2B7157A5"/>
    <w:rsid w:val="2B8359DC"/>
    <w:rsid w:val="2BC7C832"/>
    <w:rsid w:val="2BDD7497"/>
    <w:rsid w:val="2BEA2DE6"/>
    <w:rsid w:val="2C189C44"/>
    <w:rsid w:val="2C61416B"/>
    <w:rsid w:val="2C96DC2C"/>
    <w:rsid w:val="2CBBFEF7"/>
    <w:rsid w:val="2CD8BB8C"/>
    <w:rsid w:val="2CE3F267"/>
    <w:rsid w:val="2D2BC381"/>
    <w:rsid w:val="2DCBD4A7"/>
    <w:rsid w:val="2DF41B0C"/>
    <w:rsid w:val="2E180593"/>
    <w:rsid w:val="2E336F4B"/>
    <w:rsid w:val="2E4775BE"/>
    <w:rsid w:val="2E47C808"/>
    <w:rsid w:val="2E6DFBFF"/>
    <w:rsid w:val="2E7FFBFB"/>
    <w:rsid w:val="2E8CA4F1"/>
    <w:rsid w:val="2E913198"/>
    <w:rsid w:val="2E9CD150"/>
    <w:rsid w:val="2F1FDE6B"/>
    <w:rsid w:val="2F37802C"/>
    <w:rsid w:val="2F676E98"/>
    <w:rsid w:val="2F70C95C"/>
    <w:rsid w:val="2F741F06"/>
    <w:rsid w:val="2F8D6042"/>
    <w:rsid w:val="2F9EA5F2"/>
    <w:rsid w:val="2FCB4099"/>
    <w:rsid w:val="2FEF9B8E"/>
    <w:rsid w:val="2FF19EF0"/>
    <w:rsid w:val="2FFC9BFA"/>
    <w:rsid w:val="30168EDB"/>
    <w:rsid w:val="30390CA2"/>
    <w:rsid w:val="304A9BCD"/>
    <w:rsid w:val="308913C5"/>
    <w:rsid w:val="30EF9F22"/>
    <w:rsid w:val="31BF7773"/>
    <w:rsid w:val="31DE8EFF"/>
    <w:rsid w:val="32092F11"/>
    <w:rsid w:val="3218A3DC"/>
    <w:rsid w:val="3221831C"/>
    <w:rsid w:val="322E9100"/>
    <w:rsid w:val="32A43B48"/>
    <w:rsid w:val="32ABFC02"/>
    <w:rsid w:val="32BC4E16"/>
    <w:rsid w:val="33279C66"/>
    <w:rsid w:val="334220A7"/>
    <w:rsid w:val="336176BF"/>
    <w:rsid w:val="336385DE"/>
    <w:rsid w:val="33896A9B"/>
    <w:rsid w:val="33A7EA9C"/>
    <w:rsid w:val="33E1CBE2"/>
    <w:rsid w:val="33E72CF3"/>
    <w:rsid w:val="33F0C352"/>
    <w:rsid w:val="343B0324"/>
    <w:rsid w:val="34867907"/>
    <w:rsid w:val="34918195"/>
    <w:rsid w:val="349B7120"/>
    <w:rsid w:val="34A961E3"/>
    <w:rsid w:val="34AB2959"/>
    <w:rsid w:val="34C26F9F"/>
    <w:rsid w:val="35032C4B"/>
    <w:rsid w:val="3538AAB1"/>
    <w:rsid w:val="3583CD34"/>
    <w:rsid w:val="35B6AAD8"/>
    <w:rsid w:val="35BE0576"/>
    <w:rsid w:val="35FAC772"/>
    <w:rsid w:val="3624F971"/>
    <w:rsid w:val="362D236E"/>
    <w:rsid w:val="366BB72D"/>
    <w:rsid w:val="368A94FB"/>
    <w:rsid w:val="36DC4755"/>
    <w:rsid w:val="36EDD8DD"/>
    <w:rsid w:val="37044CFE"/>
    <w:rsid w:val="370BED46"/>
    <w:rsid w:val="3739098F"/>
    <w:rsid w:val="37499BCA"/>
    <w:rsid w:val="375EC850"/>
    <w:rsid w:val="379F296E"/>
    <w:rsid w:val="37CD2EE2"/>
    <w:rsid w:val="37F2B5C5"/>
    <w:rsid w:val="3801C3F2"/>
    <w:rsid w:val="380BE426"/>
    <w:rsid w:val="384072F2"/>
    <w:rsid w:val="384E8FAB"/>
    <w:rsid w:val="386B8EB6"/>
    <w:rsid w:val="38BC30B2"/>
    <w:rsid w:val="38C20FC0"/>
    <w:rsid w:val="38C7EE44"/>
    <w:rsid w:val="3921FE97"/>
    <w:rsid w:val="392DD88A"/>
    <w:rsid w:val="39616718"/>
    <w:rsid w:val="39AC060A"/>
    <w:rsid w:val="39B19823"/>
    <w:rsid w:val="39D5A836"/>
    <w:rsid w:val="39E0A098"/>
    <w:rsid w:val="3A062B12"/>
    <w:rsid w:val="3A3BBD8B"/>
    <w:rsid w:val="3A58323D"/>
    <w:rsid w:val="3A610AEE"/>
    <w:rsid w:val="3A9FA1D5"/>
    <w:rsid w:val="3AE094F5"/>
    <w:rsid w:val="3AE4EE80"/>
    <w:rsid w:val="3B2922CC"/>
    <w:rsid w:val="3B46B716"/>
    <w:rsid w:val="3BA329B4"/>
    <w:rsid w:val="3C191FBE"/>
    <w:rsid w:val="3C29EF80"/>
    <w:rsid w:val="3C41CF44"/>
    <w:rsid w:val="3C43831E"/>
    <w:rsid w:val="3C62EBA1"/>
    <w:rsid w:val="3C96E9E6"/>
    <w:rsid w:val="3CC17DCC"/>
    <w:rsid w:val="3CE48567"/>
    <w:rsid w:val="3CF12F2C"/>
    <w:rsid w:val="3CF63D83"/>
    <w:rsid w:val="3CF6940C"/>
    <w:rsid w:val="3D2B9C13"/>
    <w:rsid w:val="3D393006"/>
    <w:rsid w:val="3D689A2B"/>
    <w:rsid w:val="3D8BB882"/>
    <w:rsid w:val="3D94E598"/>
    <w:rsid w:val="3DF5348A"/>
    <w:rsid w:val="3DF6D8E0"/>
    <w:rsid w:val="3E31892C"/>
    <w:rsid w:val="3E433030"/>
    <w:rsid w:val="3EEF97B3"/>
    <w:rsid w:val="3F093FCC"/>
    <w:rsid w:val="3F1B3660"/>
    <w:rsid w:val="3F3ABB4B"/>
    <w:rsid w:val="3F418AA7"/>
    <w:rsid w:val="3F5CAC0B"/>
    <w:rsid w:val="3F7DB6F6"/>
    <w:rsid w:val="3FE74E72"/>
    <w:rsid w:val="402E4374"/>
    <w:rsid w:val="40304D1A"/>
    <w:rsid w:val="4047E1DF"/>
    <w:rsid w:val="40747F74"/>
    <w:rsid w:val="409229C2"/>
    <w:rsid w:val="40B14031"/>
    <w:rsid w:val="41242DC7"/>
    <w:rsid w:val="41550279"/>
    <w:rsid w:val="419C6812"/>
    <w:rsid w:val="41D0F3F6"/>
    <w:rsid w:val="420A7E6C"/>
    <w:rsid w:val="4238AAA1"/>
    <w:rsid w:val="426692C2"/>
    <w:rsid w:val="427A4A35"/>
    <w:rsid w:val="428FF33B"/>
    <w:rsid w:val="42A61DC8"/>
    <w:rsid w:val="42A9C809"/>
    <w:rsid w:val="42C43585"/>
    <w:rsid w:val="42D1E846"/>
    <w:rsid w:val="42D31005"/>
    <w:rsid w:val="433AF889"/>
    <w:rsid w:val="4345EDDE"/>
    <w:rsid w:val="4348227C"/>
    <w:rsid w:val="4371969B"/>
    <w:rsid w:val="437D830E"/>
    <w:rsid w:val="4386989D"/>
    <w:rsid w:val="43964DB2"/>
    <w:rsid w:val="43F7EDF2"/>
    <w:rsid w:val="44156795"/>
    <w:rsid w:val="44F9168F"/>
    <w:rsid w:val="44FB770F"/>
    <w:rsid w:val="4514819A"/>
    <w:rsid w:val="4525B865"/>
    <w:rsid w:val="452AA52D"/>
    <w:rsid w:val="45A72957"/>
    <w:rsid w:val="45BBF391"/>
    <w:rsid w:val="45CC1CD0"/>
    <w:rsid w:val="45CCAAF7"/>
    <w:rsid w:val="45E63A8A"/>
    <w:rsid w:val="461F9278"/>
    <w:rsid w:val="462B7A6C"/>
    <w:rsid w:val="46324FF7"/>
    <w:rsid w:val="463A841A"/>
    <w:rsid w:val="466037C5"/>
    <w:rsid w:val="4684AFE3"/>
    <w:rsid w:val="46E95DBC"/>
    <w:rsid w:val="470F7157"/>
    <w:rsid w:val="476CAA6A"/>
    <w:rsid w:val="476FA8DC"/>
    <w:rsid w:val="47B0E162"/>
    <w:rsid w:val="47B9BF06"/>
    <w:rsid w:val="47C2D117"/>
    <w:rsid w:val="47CC40A1"/>
    <w:rsid w:val="47D595DB"/>
    <w:rsid w:val="47DAF5F2"/>
    <w:rsid w:val="47E13133"/>
    <w:rsid w:val="47EF5AE1"/>
    <w:rsid w:val="4800A532"/>
    <w:rsid w:val="48249713"/>
    <w:rsid w:val="4891A04A"/>
    <w:rsid w:val="48A75EC1"/>
    <w:rsid w:val="49085814"/>
    <w:rsid w:val="4921FB68"/>
    <w:rsid w:val="4956F640"/>
    <w:rsid w:val="495C0944"/>
    <w:rsid w:val="49739CFE"/>
    <w:rsid w:val="498B2B0C"/>
    <w:rsid w:val="499E4A39"/>
    <w:rsid w:val="49E7EF5C"/>
    <w:rsid w:val="49FA4533"/>
    <w:rsid w:val="4A008841"/>
    <w:rsid w:val="4A158DFE"/>
    <w:rsid w:val="4A1A18F7"/>
    <w:rsid w:val="4A1DADA6"/>
    <w:rsid w:val="4A391802"/>
    <w:rsid w:val="4A3F1B9F"/>
    <w:rsid w:val="4A429FAC"/>
    <w:rsid w:val="4A980AC2"/>
    <w:rsid w:val="4AF29ADD"/>
    <w:rsid w:val="4B0C0171"/>
    <w:rsid w:val="4B261679"/>
    <w:rsid w:val="4B4EEB06"/>
    <w:rsid w:val="4B701AFC"/>
    <w:rsid w:val="4B89BE17"/>
    <w:rsid w:val="4B90EA50"/>
    <w:rsid w:val="4B9A8E93"/>
    <w:rsid w:val="4BBED839"/>
    <w:rsid w:val="4BDCB002"/>
    <w:rsid w:val="4BFC7A78"/>
    <w:rsid w:val="4C19D17A"/>
    <w:rsid w:val="4C62A4EC"/>
    <w:rsid w:val="4C8B60FA"/>
    <w:rsid w:val="4CA063C8"/>
    <w:rsid w:val="4CC2ABE3"/>
    <w:rsid w:val="4CCE98BC"/>
    <w:rsid w:val="4CDC7CA3"/>
    <w:rsid w:val="4D2CA4F0"/>
    <w:rsid w:val="4E8F2E5A"/>
    <w:rsid w:val="4EDFE41C"/>
    <w:rsid w:val="4F159DA8"/>
    <w:rsid w:val="4F2A5609"/>
    <w:rsid w:val="4F567AA8"/>
    <w:rsid w:val="4F5D5DEC"/>
    <w:rsid w:val="4F6B95A4"/>
    <w:rsid w:val="5011E90B"/>
    <w:rsid w:val="503670E1"/>
    <w:rsid w:val="503C398C"/>
    <w:rsid w:val="50664D87"/>
    <w:rsid w:val="506F20FF"/>
    <w:rsid w:val="510A9127"/>
    <w:rsid w:val="513BC86A"/>
    <w:rsid w:val="519B372A"/>
    <w:rsid w:val="51C00C6E"/>
    <w:rsid w:val="51C1713B"/>
    <w:rsid w:val="51D549E1"/>
    <w:rsid w:val="51ED74EB"/>
    <w:rsid w:val="51F64B43"/>
    <w:rsid w:val="5258434F"/>
    <w:rsid w:val="52B01189"/>
    <w:rsid w:val="52F02FA2"/>
    <w:rsid w:val="5332BB6F"/>
    <w:rsid w:val="533BC948"/>
    <w:rsid w:val="5356A7F6"/>
    <w:rsid w:val="5390F227"/>
    <w:rsid w:val="5399F954"/>
    <w:rsid w:val="53C51E6E"/>
    <w:rsid w:val="53D1CF82"/>
    <w:rsid w:val="53E52E02"/>
    <w:rsid w:val="53F2C950"/>
    <w:rsid w:val="5400E7A2"/>
    <w:rsid w:val="54417451"/>
    <w:rsid w:val="546081ED"/>
    <w:rsid w:val="54703ABB"/>
    <w:rsid w:val="547EC8F0"/>
    <w:rsid w:val="5484579B"/>
    <w:rsid w:val="54D34512"/>
    <w:rsid w:val="54DA0E4D"/>
    <w:rsid w:val="54DE95AE"/>
    <w:rsid w:val="55054794"/>
    <w:rsid w:val="55513694"/>
    <w:rsid w:val="555625A0"/>
    <w:rsid w:val="556C0CD8"/>
    <w:rsid w:val="55B6E3E6"/>
    <w:rsid w:val="55BFF5EF"/>
    <w:rsid w:val="55F303BA"/>
    <w:rsid w:val="55F6BC57"/>
    <w:rsid w:val="5615D544"/>
    <w:rsid w:val="5657C5C4"/>
    <w:rsid w:val="568F0A27"/>
    <w:rsid w:val="569B27E8"/>
    <w:rsid w:val="56A6F415"/>
    <w:rsid w:val="56C26B5B"/>
    <w:rsid w:val="56CFC502"/>
    <w:rsid w:val="56F95502"/>
    <w:rsid w:val="5739B97A"/>
    <w:rsid w:val="579D19B5"/>
    <w:rsid w:val="57ADBA2A"/>
    <w:rsid w:val="57EB1488"/>
    <w:rsid w:val="5825DCCE"/>
    <w:rsid w:val="582BFF53"/>
    <w:rsid w:val="5839F796"/>
    <w:rsid w:val="5863F2B3"/>
    <w:rsid w:val="5869BB09"/>
    <w:rsid w:val="588B2C59"/>
    <w:rsid w:val="58C29F16"/>
    <w:rsid w:val="58EAF94A"/>
    <w:rsid w:val="58FE7368"/>
    <w:rsid w:val="59039EEA"/>
    <w:rsid w:val="59383BC1"/>
    <w:rsid w:val="59470CD3"/>
    <w:rsid w:val="59481995"/>
    <w:rsid w:val="5951749A"/>
    <w:rsid w:val="59574DBC"/>
    <w:rsid w:val="596A5E8E"/>
    <w:rsid w:val="5999CAF0"/>
    <w:rsid w:val="59C899FF"/>
    <w:rsid w:val="59F9B39A"/>
    <w:rsid w:val="5A15D944"/>
    <w:rsid w:val="5A303A51"/>
    <w:rsid w:val="5A6028F0"/>
    <w:rsid w:val="5A719666"/>
    <w:rsid w:val="5AA664A9"/>
    <w:rsid w:val="5AC1B285"/>
    <w:rsid w:val="5AD4FA30"/>
    <w:rsid w:val="5AE0AA13"/>
    <w:rsid w:val="5AF0BAAE"/>
    <w:rsid w:val="5AFD3E3D"/>
    <w:rsid w:val="5B4D2F1B"/>
    <w:rsid w:val="5B53397A"/>
    <w:rsid w:val="5B80319E"/>
    <w:rsid w:val="5B9E4BD1"/>
    <w:rsid w:val="5BAFF2D6"/>
    <w:rsid w:val="5BC834E7"/>
    <w:rsid w:val="5BDAB0C8"/>
    <w:rsid w:val="5BFAB16F"/>
    <w:rsid w:val="5C0A71D4"/>
    <w:rsid w:val="5C3949DD"/>
    <w:rsid w:val="5C461BBD"/>
    <w:rsid w:val="5CC2FF3C"/>
    <w:rsid w:val="5CCC5067"/>
    <w:rsid w:val="5CD81A6B"/>
    <w:rsid w:val="5CF6B45E"/>
    <w:rsid w:val="5D044998"/>
    <w:rsid w:val="5D097C8E"/>
    <w:rsid w:val="5D0A5D62"/>
    <w:rsid w:val="5D62460A"/>
    <w:rsid w:val="5D76F7D0"/>
    <w:rsid w:val="5D80542B"/>
    <w:rsid w:val="5DA351BC"/>
    <w:rsid w:val="5DAD8569"/>
    <w:rsid w:val="5DC5EF13"/>
    <w:rsid w:val="5DE3EA5C"/>
    <w:rsid w:val="5DF0D581"/>
    <w:rsid w:val="5E3C021E"/>
    <w:rsid w:val="5E441EAA"/>
    <w:rsid w:val="5E72D404"/>
    <w:rsid w:val="5E9168A3"/>
    <w:rsid w:val="5E9E7603"/>
    <w:rsid w:val="5EA3847A"/>
    <w:rsid w:val="5EAA40A3"/>
    <w:rsid w:val="5EB3313C"/>
    <w:rsid w:val="5EE7900F"/>
    <w:rsid w:val="5FA2EC1C"/>
    <w:rsid w:val="60367DCB"/>
    <w:rsid w:val="6067592F"/>
    <w:rsid w:val="60A5F518"/>
    <w:rsid w:val="60CDCBE0"/>
    <w:rsid w:val="60DD7E2B"/>
    <w:rsid w:val="6127F752"/>
    <w:rsid w:val="618F5787"/>
    <w:rsid w:val="6194C378"/>
    <w:rsid w:val="61BF5FED"/>
    <w:rsid w:val="61E0B763"/>
    <w:rsid w:val="621D2C28"/>
    <w:rsid w:val="6293F0CF"/>
    <w:rsid w:val="62AD611D"/>
    <w:rsid w:val="62B98336"/>
    <w:rsid w:val="62FAF937"/>
    <w:rsid w:val="630E0E58"/>
    <w:rsid w:val="632DEE6A"/>
    <w:rsid w:val="6344DBA7"/>
    <w:rsid w:val="63DFBC7C"/>
    <w:rsid w:val="63F84BD5"/>
    <w:rsid w:val="64430EBB"/>
    <w:rsid w:val="648BC0AB"/>
    <w:rsid w:val="6491B11C"/>
    <w:rsid w:val="649F33D5"/>
    <w:rsid w:val="64EC6387"/>
    <w:rsid w:val="64EE9DB5"/>
    <w:rsid w:val="64F9FDFB"/>
    <w:rsid w:val="64FF246E"/>
    <w:rsid w:val="652C92E3"/>
    <w:rsid w:val="656682F0"/>
    <w:rsid w:val="657753C0"/>
    <w:rsid w:val="6578C4ED"/>
    <w:rsid w:val="65A1890C"/>
    <w:rsid w:val="65B0E6F7"/>
    <w:rsid w:val="65CBD993"/>
    <w:rsid w:val="65DDC6DF"/>
    <w:rsid w:val="661ED3FB"/>
    <w:rsid w:val="66410AEA"/>
    <w:rsid w:val="664A0233"/>
    <w:rsid w:val="6667C8AC"/>
    <w:rsid w:val="668593BF"/>
    <w:rsid w:val="66ADB1B8"/>
    <w:rsid w:val="66AE07E2"/>
    <w:rsid w:val="66C076C2"/>
    <w:rsid w:val="66E2259F"/>
    <w:rsid w:val="66F368C3"/>
    <w:rsid w:val="66FA4F47"/>
    <w:rsid w:val="670F4CA8"/>
    <w:rsid w:val="671F5B52"/>
    <w:rsid w:val="6725BE41"/>
    <w:rsid w:val="674927F5"/>
    <w:rsid w:val="674F3101"/>
    <w:rsid w:val="674FDFD2"/>
    <w:rsid w:val="675845D8"/>
    <w:rsid w:val="67659CBA"/>
    <w:rsid w:val="6785E207"/>
    <w:rsid w:val="67937641"/>
    <w:rsid w:val="679DC235"/>
    <w:rsid w:val="67D2C0AF"/>
    <w:rsid w:val="67D3DF97"/>
    <w:rsid w:val="67F221F2"/>
    <w:rsid w:val="67FB176A"/>
    <w:rsid w:val="682F6737"/>
    <w:rsid w:val="683A5580"/>
    <w:rsid w:val="68908C3E"/>
    <w:rsid w:val="68940D05"/>
    <w:rsid w:val="68C21742"/>
    <w:rsid w:val="68E7676A"/>
    <w:rsid w:val="69126EB8"/>
    <w:rsid w:val="69137760"/>
    <w:rsid w:val="69659064"/>
    <w:rsid w:val="69A006E6"/>
    <w:rsid w:val="69A45746"/>
    <w:rsid w:val="69B16C14"/>
    <w:rsid w:val="69DDFBD2"/>
    <w:rsid w:val="6A069162"/>
    <w:rsid w:val="6A546D1D"/>
    <w:rsid w:val="6A6AB5FB"/>
    <w:rsid w:val="6ABB0BB9"/>
    <w:rsid w:val="6AC90C12"/>
    <w:rsid w:val="6AEECF0A"/>
    <w:rsid w:val="6AF3F991"/>
    <w:rsid w:val="6B07AB97"/>
    <w:rsid w:val="6B13BD48"/>
    <w:rsid w:val="6B171B0D"/>
    <w:rsid w:val="6B4CF666"/>
    <w:rsid w:val="6B7EAB3C"/>
    <w:rsid w:val="6B96C1EE"/>
    <w:rsid w:val="6B96C6A1"/>
    <w:rsid w:val="6C166580"/>
    <w:rsid w:val="6C549C9E"/>
    <w:rsid w:val="6C5CC2F6"/>
    <w:rsid w:val="6CF3CCCB"/>
    <w:rsid w:val="6D0AC13F"/>
    <w:rsid w:val="6D107765"/>
    <w:rsid w:val="6D231984"/>
    <w:rsid w:val="6D55F250"/>
    <w:rsid w:val="6DD42677"/>
    <w:rsid w:val="6DD58C18"/>
    <w:rsid w:val="6DF6156F"/>
    <w:rsid w:val="6E2F754E"/>
    <w:rsid w:val="6E4F5C17"/>
    <w:rsid w:val="6E531E71"/>
    <w:rsid w:val="6EAA1223"/>
    <w:rsid w:val="6ECAA1E1"/>
    <w:rsid w:val="6EFB773B"/>
    <w:rsid w:val="6F03DCBE"/>
    <w:rsid w:val="6F9245E7"/>
    <w:rsid w:val="707EFD2F"/>
    <w:rsid w:val="7096CA17"/>
    <w:rsid w:val="70CB1E33"/>
    <w:rsid w:val="70EAD70F"/>
    <w:rsid w:val="710FC74A"/>
    <w:rsid w:val="7118EE98"/>
    <w:rsid w:val="713BA4CE"/>
    <w:rsid w:val="71638BAE"/>
    <w:rsid w:val="716884CB"/>
    <w:rsid w:val="71695CE4"/>
    <w:rsid w:val="72041287"/>
    <w:rsid w:val="72472881"/>
    <w:rsid w:val="725F3E49"/>
    <w:rsid w:val="7275174B"/>
    <w:rsid w:val="72B618C3"/>
    <w:rsid w:val="72C49F79"/>
    <w:rsid w:val="72F727D1"/>
    <w:rsid w:val="72FBFD73"/>
    <w:rsid w:val="730EA917"/>
    <w:rsid w:val="731D72EF"/>
    <w:rsid w:val="7339D778"/>
    <w:rsid w:val="734C88FE"/>
    <w:rsid w:val="735F97C6"/>
    <w:rsid w:val="736EC7F3"/>
    <w:rsid w:val="73721630"/>
    <w:rsid w:val="7372B089"/>
    <w:rsid w:val="73864703"/>
    <w:rsid w:val="73CE28A2"/>
    <w:rsid w:val="73FEEBF6"/>
    <w:rsid w:val="73FFC644"/>
    <w:rsid w:val="742B7481"/>
    <w:rsid w:val="744B3ED2"/>
    <w:rsid w:val="7466E09D"/>
    <w:rsid w:val="74757DDD"/>
    <w:rsid w:val="749F704E"/>
    <w:rsid w:val="74A5363B"/>
    <w:rsid w:val="74F04354"/>
    <w:rsid w:val="74FC2F1A"/>
    <w:rsid w:val="7553136F"/>
    <w:rsid w:val="75651235"/>
    <w:rsid w:val="7589AC3F"/>
    <w:rsid w:val="75B48211"/>
    <w:rsid w:val="75EB1DE1"/>
    <w:rsid w:val="76223B0F"/>
    <w:rsid w:val="7626E052"/>
    <w:rsid w:val="7627993A"/>
    <w:rsid w:val="76355A09"/>
    <w:rsid w:val="76525276"/>
    <w:rsid w:val="766CE078"/>
    <w:rsid w:val="76E6791B"/>
    <w:rsid w:val="76E7A4BA"/>
    <w:rsid w:val="76F974F8"/>
    <w:rsid w:val="776CE747"/>
    <w:rsid w:val="7778FAC9"/>
    <w:rsid w:val="77A2CAD9"/>
    <w:rsid w:val="77B3A56A"/>
    <w:rsid w:val="780C3F13"/>
    <w:rsid w:val="7828B8CD"/>
    <w:rsid w:val="782C8930"/>
    <w:rsid w:val="786A4F13"/>
    <w:rsid w:val="78AF7208"/>
    <w:rsid w:val="791EB30A"/>
    <w:rsid w:val="791FE8E6"/>
    <w:rsid w:val="792AF855"/>
    <w:rsid w:val="792C0C1B"/>
    <w:rsid w:val="792E3841"/>
    <w:rsid w:val="79349D81"/>
    <w:rsid w:val="7985BC6A"/>
    <w:rsid w:val="799C625B"/>
    <w:rsid w:val="79A441EE"/>
    <w:rsid w:val="79D06278"/>
    <w:rsid w:val="7A6AB339"/>
    <w:rsid w:val="7AFEF18A"/>
    <w:rsid w:val="7B1F58CA"/>
    <w:rsid w:val="7B48919C"/>
    <w:rsid w:val="7B79BC12"/>
    <w:rsid w:val="7B8613A4"/>
    <w:rsid w:val="7BC064C2"/>
    <w:rsid w:val="7BF6A252"/>
    <w:rsid w:val="7C215B10"/>
    <w:rsid w:val="7C43CD23"/>
    <w:rsid w:val="7C65D6B8"/>
    <w:rsid w:val="7CBBAA9E"/>
    <w:rsid w:val="7CC4C95E"/>
    <w:rsid w:val="7CED29B4"/>
    <w:rsid w:val="7D289E7D"/>
    <w:rsid w:val="7D5FF65C"/>
    <w:rsid w:val="7D7EF4E4"/>
    <w:rsid w:val="7DD2C0D5"/>
    <w:rsid w:val="7DE2ACCF"/>
    <w:rsid w:val="7E57AC0C"/>
    <w:rsid w:val="7E5D22EB"/>
    <w:rsid w:val="7E64A41B"/>
    <w:rsid w:val="7E702E1A"/>
    <w:rsid w:val="7E8078D5"/>
    <w:rsid w:val="7EBEF629"/>
    <w:rsid w:val="7F132475"/>
    <w:rsid w:val="7F518EA2"/>
    <w:rsid w:val="7FC39479"/>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83B03C"/>
  <w15:docId w15:val="{663F33C8-1803-4EB0-A778-BEC3490C4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E1A79"/>
    <w:pPr>
      <w:keepNext/>
      <w:keepLines/>
      <w:spacing w:before="160" w:after="80"/>
      <w:outlineLvl w:val="2"/>
    </w:pPr>
    <w:rPr>
      <w:rFonts w:eastAsiaTheme="majorEastAsia" w:cstheme="majorBidi"/>
      <w:color w:val="0F4761" w:themeColor="accent1" w:themeShade="BF"/>
      <w:sz w:val="22"/>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E1A79"/>
    <w:rPr>
      <w:rFonts w:eastAsiaTheme="majorEastAsia" w:cstheme="majorBidi"/>
      <w:color w:val="0F4761" w:themeColor="accent1" w:themeShade="BF"/>
      <w:sz w:val="22"/>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 w:type="character" w:styleId="UnresolvedMention">
    <w:name w:val="Unresolved Mention"/>
    <w:basedOn w:val="DefaultParagraphFont"/>
    <w:uiPriority w:val="99"/>
    <w:semiHidden/>
    <w:unhideWhenUsed/>
    <w:rsid w:val="004A6F1C"/>
    <w:rPr>
      <w:color w:val="605E5C"/>
      <w:shd w:val="clear" w:color="auto" w:fill="E1DFDD"/>
    </w:rPr>
  </w:style>
  <w:style w:type="character" w:styleId="FollowedHyperlink">
    <w:name w:val="FollowedHyperlink"/>
    <w:basedOn w:val="DefaultParagraphFont"/>
    <w:uiPriority w:val="99"/>
    <w:semiHidden/>
    <w:unhideWhenUsed/>
    <w:rsid w:val="009C25F1"/>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39336">
      <w:bodyDiv w:val="1"/>
      <w:marLeft w:val="0"/>
      <w:marRight w:val="0"/>
      <w:marTop w:val="0"/>
      <w:marBottom w:val="0"/>
      <w:divBdr>
        <w:top w:val="none" w:sz="0" w:space="0" w:color="auto"/>
        <w:left w:val="none" w:sz="0" w:space="0" w:color="auto"/>
        <w:bottom w:val="none" w:sz="0" w:space="0" w:color="auto"/>
        <w:right w:val="none" w:sz="0" w:space="0" w:color="auto"/>
      </w:divBdr>
    </w:div>
    <w:div w:id="15809927">
      <w:bodyDiv w:val="1"/>
      <w:marLeft w:val="0"/>
      <w:marRight w:val="0"/>
      <w:marTop w:val="0"/>
      <w:marBottom w:val="0"/>
      <w:divBdr>
        <w:top w:val="none" w:sz="0" w:space="0" w:color="auto"/>
        <w:left w:val="none" w:sz="0" w:space="0" w:color="auto"/>
        <w:bottom w:val="none" w:sz="0" w:space="0" w:color="auto"/>
        <w:right w:val="none" w:sz="0" w:space="0" w:color="auto"/>
      </w:divBdr>
    </w:div>
    <w:div w:id="390158386">
      <w:bodyDiv w:val="1"/>
      <w:marLeft w:val="0"/>
      <w:marRight w:val="0"/>
      <w:marTop w:val="0"/>
      <w:marBottom w:val="0"/>
      <w:divBdr>
        <w:top w:val="none" w:sz="0" w:space="0" w:color="auto"/>
        <w:left w:val="none" w:sz="0" w:space="0" w:color="auto"/>
        <w:bottom w:val="none" w:sz="0" w:space="0" w:color="auto"/>
        <w:right w:val="none" w:sz="0" w:space="0" w:color="auto"/>
      </w:divBdr>
    </w:div>
    <w:div w:id="411246757">
      <w:bodyDiv w:val="1"/>
      <w:marLeft w:val="0"/>
      <w:marRight w:val="0"/>
      <w:marTop w:val="0"/>
      <w:marBottom w:val="0"/>
      <w:divBdr>
        <w:top w:val="none" w:sz="0" w:space="0" w:color="auto"/>
        <w:left w:val="none" w:sz="0" w:space="0" w:color="auto"/>
        <w:bottom w:val="none" w:sz="0" w:space="0" w:color="auto"/>
        <w:right w:val="none" w:sz="0" w:space="0" w:color="auto"/>
      </w:divBdr>
    </w:div>
    <w:div w:id="527374539">
      <w:bodyDiv w:val="1"/>
      <w:marLeft w:val="0"/>
      <w:marRight w:val="0"/>
      <w:marTop w:val="0"/>
      <w:marBottom w:val="0"/>
      <w:divBdr>
        <w:top w:val="none" w:sz="0" w:space="0" w:color="auto"/>
        <w:left w:val="none" w:sz="0" w:space="0" w:color="auto"/>
        <w:bottom w:val="none" w:sz="0" w:space="0" w:color="auto"/>
        <w:right w:val="none" w:sz="0" w:space="0" w:color="auto"/>
      </w:divBdr>
    </w:div>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92657">
      <w:bodyDiv w:val="1"/>
      <w:marLeft w:val="0"/>
      <w:marRight w:val="0"/>
      <w:marTop w:val="0"/>
      <w:marBottom w:val="0"/>
      <w:divBdr>
        <w:top w:val="none" w:sz="0" w:space="0" w:color="auto"/>
        <w:left w:val="none" w:sz="0" w:space="0" w:color="auto"/>
        <w:bottom w:val="none" w:sz="0" w:space="0" w:color="auto"/>
        <w:right w:val="none" w:sz="0" w:space="0" w:color="auto"/>
      </w:divBdr>
    </w:div>
    <w:div w:id="824862584">
      <w:bodyDiv w:val="1"/>
      <w:marLeft w:val="0"/>
      <w:marRight w:val="0"/>
      <w:marTop w:val="0"/>
      <w:marBottom w:val="0"/>
      <w:divBdr>
        <w:top w:val="none" w:sz="0" w:space="0" w:color="auto"/>
        <w:left w:val="none" w:sz="0" w:space="0" w:color="auto"/>
        <w:bottom w:val="none" w:sz="0" w:space="0" w:color="auto"/>
        <w:right w:val="none" w:sz="0" w:space="0" w:color="auto"/>
      </w:divBdr>
    </w:div>
    <w:div w:id="922685725">
      <w:bodyDiv w:val="1"/>
      <w:marLeft w:val="0"/>
      <w:marRight w:val="0"/>
      <w:marTop w:val="0"/>
      <w:marBottom w:val="0"/>
      <w:divBdr>
        <w:top w:val="none" w:sz="0" w:space="0" w:color="auto"/>
        <w:left w:val="none" w:sz="0" w:space="0" w:color="auto"/>
        <w:bottom w:val="none" w:sz="0" w:space="0" w:color="auto"/>
        <w:right w:val="none" w:sz="0" w:space="0" w:color="auto"/>
      </w:divBdr>
    </w:div>
    <w:div w:id="1084258088">
      <w:bodyDiv w:val="1"/>
      <w:marLeft w:val="0"/>
      <w:marRight w:val="0"/>
      <w:marTop w:val="0"/>
      <w:marBottom w:val="0"/>
      <w:divBdr>
        <w:top w:val="none" w:sz="0" w:space="0" w:color="auto"/>
        <w:left w:val="none" w:sz="0" w:space="0" w:color="auto"/>
        <w:bottom w:val="none" w:sz="0" w:space="0" w:color="auto"/>
        <w:right w:val="none" w:sz="0" w:space="0" w:color="auto"/>
      </w:divBdr>
    </w:div>
    <w:div w:id="1135829237">
      <w:bodyDiv w:val="1"/>
      <w:marLeft w:val="0"/>
      <w:marRight w:val="0"/>
      <w:marTop w:val="0"/>
      <w:marBottom w:val="0"/>
      <w:divBdr>
        <w:top w:val="none" w:sz="0" w:space="0" w:color="auto"/>
        <w:left w:val="none" w:sz="0" w:space="0" w:color="auto"/>
        <w:bottom w:val="none" w:sz="0" w:space="0" w:color="auto"/>
        <w:right w:val="none" w:sz="0" w:space="0" w:color="auto"/>
      </w:divBdr>
    </w:div>
    <w:div w:id="1180043280">
      <w:bodyDiv w:val="1"/>
      <w:marLeft w:val="0"/>
      <w:marRight w:val="0"/>
      <w:marTop w:val="0"/>
      <w:marBottom w:val="0"/>
      <w:divBdr>
        <w:top w:val="none" w:sz="0" w:space="0" w:color="auto"/>
        <w:left w:val="none" w:sz="0" w:space="0" w:color="auto"/>
        <w:bottom w:val="none" w:sz="0" w:space="0" w:color="auto"/>
        <w:right w:val="none" w:sz="0" w:space="0" w:color="auto"/>
      </w:divBdr>
    </w:div>
    <w:div w:id="1285774365">
      <w:bodyDiv w:val="1"/>
      <w:marLeft w:val="0"/>
      <w:marRight w:val="0"/>
      <w:marTop w:val="0"/>
      <w:marBottom w:val="0"/>
      <w:divBdr>
        <w:top w:val="none" w:sz="0" w:space="0" w:color="auto"/>
        <w:left w:val="none" w:sz="0" w:space="0" w:color="auto"/>
        <w:bottom w:val="none" w:sz="0" w:space="0" w:color="auto"/>
        <w:right w:val="none" w:sz="0" w:space="0" w:color="auto"/>
      </w:divBdr>
    </w:div>
    <w:div w:id="1331786219">
      <w:bodyDiv w:val="1"/>
      <w:marLeft w:val="0"/>
      <w:marRight w:val="0"/>
      <w:marTop w:val="0"/>
      <w:marBottom w:val="0"/>
      <w:divBdr>
        <w:top w:val="none" w:sz="0" w:space="0" w:color="auto"/>
        <w:left w:val="none" w:sz="0" w:space="0" w:color="auto"/>
        <w:bottom w:val="none" w:sz="0" w:space="0" w:color="auto"/>
        <w:right w:val="none" w:sz="0" w:space="0" w:color="auto"/>
      </w:divBdr>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82649777">
              <w:marLeft w:val="0"/>
              <w:marRight w:val="0"/>
              <w:marTop w:val="0"/>
              <w:marBottom w:val="0"/>
              <w:divBdr>
                <w:top w:val="none" w:sz="0" w:space="0" w:color="auto"/>
                <w:left w:val="none" w:sz="0" w:space="0" w:color="auto"/>
                <w:bottom w:val="none" w:sz="0" w:space="0" w:color="auto"/>
                <w:right w:val="none" w:sz="0" w:space="0" w:color="auto"/>
              </w:divBdr>
            </w:div>
            <w:div w:id="1292400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32579528">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499883357">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8261192">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7800590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 w:id="209146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961498622">
              <w:marLeft w:val="0"/>
              <w:marRight w:val="0"/>
              <w:marTop w:val="0"/>
              <w:marBottom w:val="0"/>
              <w:divBdr>
                <w:top w:val="none" w:sz="0" w:space="0" w:color="auto"/>
                <w:left w:val="none" w:sz="0" w:space="0" w:color="auto"/>
                <w:bottom w:val="none" w:sz="0" w:space="0" w:color="auto"/>
                <w:right w:val="none" w:sz="0" w:space="0" w:color="auto"/>
              </w:divBdr>
            </w:div>
            <w:div w:id="1420059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873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package" Target="embeddings/Microsoft_Excel_Worksheet.xlsx"/><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emf"/><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Excel_Worksheet1.xlsx"/><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footer" Target="footer1.xml"/><Relationship Id="rId8" Type="http://schemas.openxmlformats.org/officeDocument/2006/relationships/endnotes" Target="endnote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Props1.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105</TotalTime>
  <Pages>25</Pages>
  <Words>4501</Words>
  <Characters>25660</Characters>
  <Application>Microsoft Office Word</Application>
  <DocSecurity>0</DocSecurity>
  <Lines>213</Lines>
  <Paragraphs>60</Paragraphs>
  <ScaleCrop>false</ScaleCrop>
  <Company/>
  <LinksUpToDate>false</LinksUpToDate>
  <CharactersWithSpaces>30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Gillingham</dc:creator>
  <cp:keywords/>
  <cp:lastModifiedBy>Aaron Huinink</cp:lastModifiedBy>
  <cp:revision>2015</cp:revision>
  <cp:lastPrinted>2024-10-25T19:48:00Z</cp:lastPrinted>
  <dcterms:created xsi:type="dcterms:W3CDTF">2024-10-16T20:11:00Z</dcterms:created>
  <dcterms:modified xsi:type="dcterms:W3CDTF">2024-10-2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RxXBPdU"/&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